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777E" w:rsidRPr="005844E7" w:rsidRDefault="00875695" w:rsidP="005844E7">
      <w:pPr>
        <w:jc w:val="center"/>
        <w:rPr>
          <w:sz w:val="32"/>
          <w:szCs w:val="32"/>
        </w:rPr>
      </w:pPr>
      <w:r>
        <w:rPr>
          <w:sz w:val="32"/>
          <w:szCs w:val="32"/>
        </w:rPr>
        <w:t>Additional file</w:t>
      </w:r>
    </w:p>
    <w:p w:rsidR="003F79F8" w:rsidRDefault="003F79F8" w:rsidP="003F79F8">
      <w:pPr>
        <w:snapToGrid w:val="0"/>
        <w:spacing w:after="120" w:line="240" w:lineRule="auto"/>
        <w:jc w:val="left"/>
        <w:rPr>
          <w:rFonts w:cs="Times New Roman"/>
          <w:b/>
          <w:szCs w:val="24"/>
        </w:rPr>
      </w:pPr>
    </w:p>
    <w:p w:rsidR="003F79F8" w:rsidRDefault="003F79F8" w:rsidP="003F79F8">
      <w:pPr>
        <w:snapToGrid w:val="0"/>
        <w:spacing w:after="120" w:line="240" w:lineRule="auto"/>
        <w:jc w:val="left"/>
        <w:rPr>
          <w:rFonts w:cs="Times New Roman"/>
          <w:b/>
          <w:szCs w:val="24"/>
        </w:rPr>
      </w:pPr>
    </w:p>
    <w:p w:rsidR="000A3D55" w:rsidRDefault="002D22C4" w:rsidP="002D22C4">
      <w:pPr>
        <w:snapToGrid w:val="0"/>
        <w:spacing w:after="120" w:line="240" w:lineRule="auto"/>
        <w:jc w:val="center"/>
        <w:rPr>
          <w:rFonts w:cs="Times New Roman"/>
          <w:szCs w:val="24"/>
        </w:rPr>
      </w:pPr>
      <w:r w:rsidRPr="002D22C4">
        <w:rPr>
          <w:rFonts w:cs="Times New Roman"/>
          <w:b/>
          <w:szCs w:val="24"/>
        </w:rPr>
        <w:t>Machine learning-aided analyses of thousands of draft genomes reveal specific features of activated sludge processes</w:t>
      </w:r>
    </w:p>
    <w:p w:rsidR="000A3D55" w:rsidRDefault="000A3D55" w:rsidP="000A3D55">
      <w:pPr>
        <w:jc w:val="left"/>
        <w:rPr>
          <w:rFonts w:cs="Times New Roman"/>
        </w:rPr>
      </w:pPr>
    </w:p>
    <w:p w:rsidR="000A3D55" w:rsidRDefault="000A3D55" w:rsidP="000A3D55">
      <w:pPr>
        <w:jc w:val="left"/>
        <w:rPr>
          <w:rFonts w:cs="Times New Roman"/>
        </w:rPr>
      </w:pPr>
    </w:p>
    <w:p w:rsidR="000A3D55" w:rsidRPr="00D93F53" w:rsidRDefault="000A3D55" w:rsidP="000A3D55">
      <w:pPr>
        <w:jc w:val="center"/>
        <w:rPr>
          <w:rFonts w:cs="Times New Roman"/>
          <w:szCs w:val="24"/>
        </w:rPr>
      </w:pPr>
      <w:r w:rsidRPr="00D93F53">
        <w:rPr>
          <w:rFonts w:cs="Times New Roman"/>
          <w:szCs w:val="24"/>
        </w:rPr>
        <w:t>Lin Ye</w:t>
      </w:r>
      <w:r w:rsidRPr="00D93F53">
        <w:rPr>
          <w:rFonts w:cs="Times New Roman"/>
          <w:szCs w:val="24"/>
          <w:vertAlign w:val="superscript"/>
        </w:rPr>
        <w:t>1*</w:t>
      </w:r>
      <w:r w:rsidRPr="00D93F53">
        <w:rPr>
          <w:rFonts w:cs="Times New Roman"/>
          <w:szCs w:val="24"/>
        </w:rPr>
        <w:t>, Ran Mei</w:t>
      </w:r>
      <w:r w:rsidRPr="00D93F53">
        <w:rPr>
          <w:rFonts w:cs="Times New Roman"/>
          <w:szCs w:val="24"/>
          <w:vertAlign w:val="superscript"/>
        </w:rPr>
        <w:t>2</w:t>
      </w:r>
      <w:r w:rsidRPr="00D93F53">
        <w:rPr>
          <w:rFonts w:cs="Times New Roman"/>
          <w:szCs w:val="24"/>
        </w:rPr>
        <w:t xml:space="preserve">, </w:t>
      </w:r>
      <w:r w:rsidRPr="00D93F53">
        <w:rPr>
          <w:rFonts w:cs="Times New Roman" w:hint="eastAsia"/>
          <w:szCs w:val="24"/>
        </w:rPr>
        <w:t>Wen</w:t>
      </w:r>
      <w:r w:rsidRPr="00D93F53">
        <w:rPr>
          <w:rFonts w:cs="Times New Roman"/>
          <w:szCs w:val="24"/>
        </w:rPr>
        <w:t>-Tso Liu</w:t>
      </w:r>
      <w:r w:rsidRPr="00D93F53">
        <w:rPr>
          <w:rFonts w:cs="Times New Roman"/>
          <w:szCs w:val="24"/>
          <w:vertAlign w:val="superscript"/>
        </w:rPr>
        <w:t>2</w:t>
      </w:r>
      <w:r w:rsidRPr="00D93F53">
        <w:rPr>
          <w:rFonts w:cs="Times New Roman"/>
          <w:szCs w:val="24"/>
        </w:rPr>
        <w:t>, Hongqiang Ren</w:t>
      </w:r>
      <w:r w:rsidRPr="00D93F53">
        <w:rPr>
          <w:rFonts w:cs="Times New Roman"/>
          <w:szCs w:val="24"/>
          <w:vertAlign w:val="superscript"/>
        </w:rPr>
        <w:t>1</w:t>
      </w:r>
      <w:r w:rsidRPr="00D93F53">
        <w:rPr>
          <w:rFonts w:cs="Times New Roman"/>
          <w:szCs w:val="24"/>
        </w:rPr>
        <w:t>, Xu</w:t>
      </w:r>
      <w:r w:rsidR="00141B57">
        <w:rPr>
          <w:rFonts w:cs="Times New Roman" w:hint="eastAsia"/>
          <w:szCs w:val="24"/>
        </w:rPr>
        <w:t>-X</w:t>
      </w:r>
      <w:r w:rsidRPr="00D93F53">
        <w:rPr>
          <w:rFonts w:cs="Times New Roman"/>
          <w:szCs w:val="24"/>
        </w:rPr>
        <w:t>iang Zhang</w:t>
      </w:r>
      <w:r w:rsidRPr="00D93F53">
        <w:rPr>
          <w:rFonts w:cs="Times New Roman"/>
          <w:szCs w:val="24"/>
          <w:vertAlign w:val="superscript"/>
        </w:rPr>
        <w:t>1*</w:t>
      </w:r>
    </w:p>
    <w:p w:rsidR="000A3D55" w:rsidRPr="00D93F53" w:rsidRDefault="000A3D55" w:rsidP="000A3D55">
      <w:pPr>
        <w:rPr>
          <w:rFonts w:cs="Times New Roman"/>
          <w:szCs w:val="24"/>
        </w:rPr>
      </w:pPr>
    </w:p>
    <w:p w:rsidR="000A3D55" w:rsidRPr="00D93F53" w:rsidRDefault="000A3D55" w:rsidP="000A3D55">
      <w:pPr>
        <w:rPr>
          <w:rFonts w:cs="Times New Roman"/>
          <w:szCs w:val="24"/>
        </w:rPr>
      </w:pPr>
    </w:p>
    <w:p w:rsidR="000A3D55" w:rsidRPr="00D93F53" w:rsidRDefault="000A3D55" w:rsidP="000A3D55">
      <w:pPr>
        <w:rPr>
          <w:rFonts w:cs="Times New Roman"/>
          <w:szCs w:val="24"/>
        </w:rPr>
      </w:pPr>
    </w:p>
    <w:p w:rsidR="000A3D55" w:rsidRPr="00D93F53" w:rsidRDefault="000A3D55" w:rsidP="000A3D55">
      <w:pPr>
        <w:rPr>
          <w:rFonts w:cs="Times New Roman"/>
          <w:szCs w:val="24"/>
        </w:rPr>
      </w:pPr>
    </w:p>
    <w:p w:rsidR="000A3D55" w:rsidRPr="00D93F53" w:rsidRDefault="000A3D55" w:rsidP="000A3D55">
      <w:pPr>
        <w:snapToGrid w:val="0"/>
        <w:spacing w:line="480" w:lineRule="auto"/>
        <w:rPr>
          <w:rFonts w:cs="Times New Roman"/>
          <w:szCs w:val="24"/>
        </w:rPr>
      </w:pPr>
      <w:r w:rsidRPr="00D93F53">
        <w:rPr>
          <w:rFonts w:cs="Times New Roman"/>
          <w:szCs w:val="24"/>
          <w:vertAlign w:val="superscript"/>
        </w:rPr>
        <w:t>1</w:t>
      </w:r>
      <w:r w:rsidRPr="00D93F53">
        <w:rPr>
          <w:rFonts w:cs="Times New Roman"/>
          <w:szCs w:val="24"/>
        </w:rPr>
        <w:t>State Key Laboratory of Pollution Control and Resource Reuse, School of the Environment, Nanjing University, Nanjing, Jiangsu, China</w:t>
      </w:r>
    </w:p>
    <w:p w:rsidR="000A3D55" w:rsidRPr="00D93F53" w:rsidRDefault="000A3D55" w:rsidP="000A3D55">
      <w:pPr>
        <w:snapToGrid w:val="0"/>
        <w:spacing w:line="480" w:lineRule="auto"/>
        <w:rPr>
          <w:rFonts w:cs="Times New Roman"/>
          <w:szCs w:val="24"/>
        </w:rPr>
      </w:pPr>
      <w:r w:rsidRPr="00D93F53">
        <w:rPr>
          <w:rFonts w:cs="Times New Roman"/>
          <w:szCs w:val="24"/>
          <w:vertAlign w:val="superscript"/>
        </w:rPr>
        <w:t>2</w:t>
      </w:r>
      <w:r w:rsidRPr="00D93F53">
        <w:rPr>
          <w:rFonts w:cs="Times New Roman"/>
          <w:szCs w:val="24"/>
        </w:rPr>
        <w:t>Department of Civil and Environmental Engineering, University of Illinois at Urbana-Champaign, Urbana, Illinois, USA</w:t>
      </w:r>
    </w:p>
    <w:p w:rsidR="000A3D55" w:rsidRDefault="000A3D55" w:rsidP="000A3D55">
      <w:pPr>
        <w:snapToGrid w:val="0"/>
        <w:spacing w:line="480" w:lineRule="auto"/>
        <w:rPr>
          <w:rFonts w:cs="Times New Roman"/>
          <w:szCs w:val="24"/>
        </w:rPr>
      </w:pPr>
    </w:p>
    <w:p w:rsidR="000A3D55" w:rsidRPr="00D93F53" w:rsidRDefault="000A3D55" w:rsidP="000A3D55">
      <w:pPr>
        <w:snapToGrid w:val="0"/>
        <w:spacing w:line="480" w:lineRule="auto"/>
        <w:rPr>
          <w:rFonts w:cs="Times New Roman"/>
          <w:szCs w:val="24"/>
        </w:rPr>
      </w:pPr>
    </w:p>
    <w:p w:rsidR="000A3D55" w:rsidRPr="00D93F53" w:rsidRDefault="000A3D55" w:rsidP="000A3D55">
      <w:pPr>
        <w:snapToGrid w:val="0"/>
        <w:spacing w:line="480" w:lineRule="auto"/>
        <w:rPr>
          <w:rFonts w:cs="Times New Roman"/>
          <w:szCs w:val="24"/>
        </w:rPr>
      </w:pPr>
    </w:p>
    <w:p w:rsidR="000A3D55" w:rsidRDefault="000A3D55" w:rsidP="000A3D55">
      <w:pPr>
        <w:snapToGrid w:val="0"/>
        <w:spacing w:line="480" w:lineRule="auto"/>
        <w:rPr>
          <w:rFonts w:cs="Times New Roman"/>
          <w:szCs w:val="24"/>
        </w:rPr>
      </w:pPr>
      <w:r w:rsidRPr="00D93F53">
        <w:rPr>
          <w:rFonts w:cs="Times New Roman"/>
          <w:szCs w:val="24"/>
        </w:rPr>
        <w:t xml:space="preserve">*Correspondence to: </w:t>
      </w:r>
    </w:p>
    <w:p w:rsidR="000A3D55" w:rsidRDefault="000A3D55" w:rsidP="000A3D55">
      <w:pPr>
        <w:snapToGrid w:val="0"/>
        <w:spacing w:line="480" w:lineRule="auto"/>
        <w:rPr>
          <w:rFonts w:cs="Times New Roman"/>
          <w:szCs w:val="24"/>
        </w:rPr>
      </w:pPr>
      <w:r w:rsidRPr="00D93F53">
        <w:rPr>
          <w:rFonts w:cs="Times New Roman" w:hint="eastAsia"/>
          <w:szCs w:val="24"/>
        </w:rPr>
        <w:t>L</w:t>
      </w:r>
      <w:r w:rsidRPr="00D93F53">
        <w:rPr>
          <w:rFonts w:cs="Times New Roman"/>
          <w:szCs w:val="24"/>
        </w:rPr>
        <w:t xml:space="preserve">in Ye (linye@nju.edu.cn) </w:t>
      </w:r>
    </w:p>
    <w:p w:rsidR="000A3D55" w:rsidRPr="00D93F53" w:rsidRDefault="000A3D55" w:rsidP="000A3D55">
      <w:pPr>
        <w:snapToGrid w:val="0"/>
        <w:spacing w:line="480" w:lineRule="auto"/>
        <w:rPr>
          <w:rFonts w:cs="Times New Roman"/>
          <w:szCs w:val="24"/>
        </w:rPr>
      </w:pPr>
      <w:r w:rsidRPr="00D93F53">
        <w:rPr>
          <w:rFonts w:cs="Times New Roman"/>
          <w:szCs w:val="24"/>
        </w:rPr>
        <w:t>Xu</w:t>
      </w:r>
      <w:r w:rsidR="00141B57">
        <w:rPr>
          <w:rFonts w:cs="Times New Roman"/>
          <w:szCs w:val="24"/>
        </w:rPr>
        <w:t>-X</w:t>
      </w:r>
      <w:r w:rsidRPr="00D93F53">
        <w:rPr>
          <w:rFonts w:cs="Times New Roman"/>
          <w:szCs w:val="24"/>
        </w:rPr>
        <w:t>iang Zhang (zhangxx@nju.edu.cn)</w:t>
      </w:r>
    </w:p>
    <w:p w:rsidR="00AF2687" w:rsidRDefault="00AF2687"/>
    <w:p w:rsidR="00AF2687" w:rsidRDefault="00AF2687"/>
    <w:p w:rsidR="00AF2687" w:rsidRDefault="00AF2687"/>
    <w:p w:rsidR="00AF2687" w:rsidRDefault="00AF2687">
      <w:pPr>
        <w:sectPr w:rsidR="00AF2687" w:rsidSect="00AF2687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2C6520" w:rsidRDefault="00433657" w:rsidP="00615B0B">
      <w:pPr>
        <w:jc w:val="center"/>
      </w:pPr>
      <w:r w:rsidRPr="000D2A50">
        <w:rPr>
          <w:b/>
        </w:rPr>
        <w:lastRenderedPageBreak/>
        <w:t>Table S1</w:t>
      </w:r>
      <w:r>
        <w:t xml:space="preserve">. </w:t>
      </w:r>
      <w:r w:rsidR="005844E7">
        <w:t xml:space="preserve">Information </w:t>
      </w:r>
      <w:r w:rsidR="00AE271E">
        <w:t>about</w:t>
      </w:r>
      <w:r w:rsidR="005844E7">
        <w:t xml:space="preserve"> the WWTPs </w:t>
      </w:r>
      <w:r w:rsidR="00186448">
        <w:t>and</w:t>
      </w:r>
      <w:r w:rsidR="00AE271E">
        <w:t xml:space="preserve"> activate sludge samples </w:t>
      </w:r>
      <w:r w:rsidR="00186448">
        <w:t>analyzed</w:t>
      </w:r>
      <w:r w:rsidR="00AE271E">
        <w:t xml:space="preserve"> in this study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1"/>
        <w:gridCol w:w="1042"/>
        <w:gridCol w:w="1781"/>
        <w:gridCol w:w="1111"/>
        <w:gridCol w:w="1978"/>
        <w:gridCol w:w="1471"/>
        <w:gridCol w:w="1561"/>
        <w:gridCol w:w="1726"/>
      </w:tblGrid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6B5635" w:rsidRDefault="003F74C9" w:rsidP="00E86BB6">
            <w:pPr>
              <w:rPr>
                <w:b/>
                <w:sz w:val="18"/>
                <w:szCs w:val="18"/>
              </w:rPr>
            </w:pPr>
            <w:r w:rsidRPr="006B5635">
              <w:rPr>
                <w:rFonts w:hint="eastAsia"/>
                <w:b/>
                <w:sz w:val="18"/>
                <w:szCs w:val="18"/>
              </w:rPr>
              <w:t>No</w:t>
            </w:r>
            <w:r w:rsidRPr="006B5635">
              <w:rPr>
                <w:b/>
                <w:sz w:val="18"/>
                <w:szCs w:val="18"/>
              </w:rPr>
              <w:t>.</w:t>
            </w:r>
          </w:p>
        </w:tc>
        <w:tc>
          <w:tcPr>
            <w:tcW w:w="0" w:type="auto"/>
          </w:tcPr>
          <w:p w:rsidR="003F74C9" w:rsidRPr="006B5635" w:rsidRDefault="003F74C9" w:rsidP="00E86BB6">
            <w:pPr>
              <w:rPr>
                <w:b/>
                <w:sz w:val="18"/>
                <w:szCs w:val="18"/>
              </w:rPr>
            </w:pPr>
            <w:r w:rsidRPr="006B5635">
              <w:rPr>
                <w:b/>
                <w:sz w:val="18"/>
                <w:szCs w:val="18"/>
              </w:rPr>
              <w:t xml:space="preserve">WWTP </w:t>
            </w:r>
            <w:r w:rsidRPr="006B5635">
              <w:rPr>
                <w:rFonts w:hint="eastAsia"/>
                <w:b/>
                <w:sz w:val="18"/>
                <w:szCs w:val="18"/>
              </w:rPr>
              <w:t>I</w:t>
            </w:r>
            <w:r w:rsidRPr="006B5635">
              <w:rPr>
                <w:b/>
                <w:sz w:val="18"/>
                <w:szCs w:val="18"/>
              </w:rPr>
              <w:t>D</w:t>
            </w:r>
          </w:p>
        </w:tc>
        <w:tc>
          <w:tcPr>
            <w:tcW w:w="0" w:type="auto"/>
          </w:tcPr>
          <w:p w:rsidR="003F74C9" w:rsidRPr="006B5635" w:rsidRDefault="003F74C9" w:rsidP="00E86BB6">
            <w:pPr>
              <w:rPr>
                <w:b/>
                <w:sz w:val="18"/>
                <w:szCs w:val="18"/>
              </w:rPr>
            </w:pPr>
            <w:r w:rsidRPr="006B5635">
              <w:rPr>
                <w:rFonts w:hint="eastAsia"/>
                <w:b/>
                <w:sz w:val="18"/>
                <w:szCs w:val="18"/>
              </w:rPr>
              <w:t>W</w:t>
            </w:r>
            <w:r w:rsidRPr="006B5635">
              <w:rPr>
                <w:b/>
                <w:sz w:val="18"/>
                <w:szCs w:val="18"/>
              </w:rPr>
              <w:t>WTP Name</w:t>
            </w:r>
            <w:r w:rsidRPr="006B5635">
              <w:rPr>
                <w:rFonts w:hint="eastAsia"/>
                <w:b/>
                <w:sz w:val="18"/>
                <w:szCs w:val="18"/>
              </w:rPr>
              <w:t>/</w:t>
            </w:r>
            <w:r w:rsidRPr="006B5635">
              <w:rPr>
                <w:b/>
                <w:sz w:val="18"/>
                <w:szCs w:val="18"/>
              </w:rPr>
              <w:t>Label</w:t>
            </w:r>
          </w:p>
        </w:tc>
        <w:tc>
          <w:tcPr>
            <w:tcW w:w="0" w:type="auto"/>
          </w:tcPr>
          <w:p w:rsidR="003F74C9" w:rsidRPr="006B5635" w:rsidRDefault="003F74C9" w:rsidP="00E86BB6">
            <w:pPr>
              <w:rPr>
                <w:b/>
                <w:sz w:val="18"/>
                <w:szCs w:val="18"/>
              </w:rPr>
            </w:pPr>
            <w:r w:rsidRPr="006B5635">
              <w:rPr>
                <w:rFonts w:hint="eastAsia"/>
                <w:b/>
                <w:sz w:val="18"/>
                <w:szCs w:val="18"/>
              </w:rPr>
              <w:t>Process</w:t>
            </w:r>
          </w:p>
        </w:tc>
        <w:tc>
          <w:tcPr>
            <w:tcW w:w="0" w:type="auto"/>
          </w:tcPr>
          <w:p w:rsidR="003F74C9" w:rsidRPr="006B5635" w:rsidRDefault="003F74C9" w:rsidP="00E86BB6">
            <w:pPr>
              <w:rPr>
                <w:b/>
                <w:sz w:val="18"/>
                <w:szCs w:val="18"/>
              </w:rPr>
            </w:pPr>
            <w:r w:rsidRPr="006B5635">
              <w:rPr>
                <w:rFonts w:hint="eastAsia"/>
                <w:b/>
                <w:sz w:val="18"/>
                <w:szCs w:val="18"/>
              </w:rPr>
              <w:t>L</w:t>
            </w:r>
            <w:r w:rsidRPr="006B5635">
              <w:rPr>
                <w:b/>
                <w:sz w:val="18"/>
                <w:szCs w:val="18"/>
              </w:rPr>
              <w:t>ocation</w:t>
            </w:r>
          </w:p>
        </w:tc>
        <w:tc>
          <w:tcPr>
            <w:tcW w:w="0" w:type="auto"/>
          </w:tcPr>
          <w:p w:rsidR="003F74C9" w:rsidRPr="006B5635" w:rsidRDefault="003F74C9" w:rsidP="00E86BB6">
            <w:pPr>
              <w:rPr>
                <w:b/>
                <w:sz w:val="18"/>
                <w:szCs w:val="18"/>
              </w:rPr>
            </w:pPr>
            <w:r w:rsidRPr="006B5635">
              <w:rPr>
                <w:b/>
                <w:sz w:val="18"/>
                <w:szCs w:val="18"/>
              </w:rPr>
              <w:t>Sample Number</w:t>
            </w:r>
          </w:p>
        </w:tc>
        <w:tc>
          <w:tcPr>
            <w:tcW w:w="0" w:type="auto"/>
          </w:tcPr>
          <w:p w:rsidR="003F74C9" w:rsidRPr="006B5635" w:rsidRDefault="003F74C9" w:rsidP="00E86BB6">
            <w:pPr>
              <w:rPr>
                <w:b/>
                <w:sz w:val="18"/>
                <w:szCs w:val="18"/>
              </w:rPr>
            </w:pPr>
            <w:r w:rsidRPr="006B5635">
              <w:rPr>
                <w:b/>
                <w:sz w:val="18"/>
                <w:szCs w:val="18"/>
              </w:rPr>
              <w:t>Data Size (G bps)</w:t>
            </w:r>
          </w:p>
        </w:tc>
        <w:tc>
          <w:tcPr>
            <w:tcW w:w="0" w:type="auto"/>
          </w:tcPr>
          <w:p w:rsidR="003F74C9" w:rsidRPr="006B5635" w:rsidRDefault="003F74C9" w:rsidP="00E86BB6">
            <w:pPr>
              <w:rPr>
                <w:b/>
                <w:sz w:val="18"/>
                <w:szCs w:val="18"/>
              </w:rPr>
            </w:pPr>
            <w:r w:rsidRPr="006B5635">
              <w:rPr>
                <w:rFonts w:hint="eastAsia"/>
                <w:b/>
                <w:sz w:val="18"/>
                <w:szCs w:val="18"/>
              </w:rPr>
              <w:t>R</w:t>
            </w:r>
            <w:r w:rsidRPr="006B5635">
              <w:rPr>
                <w:b/>
                <w:sz w:val="18"/>
                <w:szCs w:val="18"/>
              </w:rPr>
              <w:t>eference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JXZ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/A/O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njing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2</w:t>
            </w:r>
            <w:r w:rsidRPr="00980B1E">
              <w:rPr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2</w:t>
            </w:r>
            <w:r w:rsidRPr="00980B1E">
              <w:rPr>
                <w:sz w:val="18"/>
                <w:szCs w:val="18"/>
              </w:rPr>
              <w:t>67.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2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2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DC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OD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njing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2</w:t>
            </w:r>
            <w:r w:rsidRPr="00980B1E">
              <w:rPr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3</w:t>
            </w:r>
            <w:r w:rsidRPr="00980B1E">
              <w:rPr>
                <w:sz w:val="18"/>
                <w:szCs w:val="18"/>
              </w:rPr>
              <w:t>31.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alborg West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alborg, Denmark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1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274.7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unck&lt;/Author&gt;&lt;Year&gt;2015&lt;/Year&gt;&lt;RecNum&gt;345&lt;/RecNum&gt;&lt;DisplayText&gt;(Munck et al. 2015)&lt;/DisplayText&gt;&lt;record&gt;&lt;rec-number&gt;345&lt;/rec-number&gt;&lt;foreign-keys&gt;&lt;key app="EN" db-id="dddxtd9a850rsdewzt555vde5pz55f9frtwz" timestamp="1479772659"&gt;345&lt;/key&gt;&lt;/foreign-keys&gt;&lt;ref-type name="Journal Article"&gt;17&lt;/ref-type&gt;&lt;contributors&gt;&lt;authors&gt;&lt;author&gt;Munck, Christian&lt;/author&gt;&lt;author&gt;Albertsen, Mads&lt;/author&gt;&lt;author&gt;Telke, Amar&lt;/author&gt;&lt;author&gt;Ellabaan, Mostafa&lt;/author&gt;&lt;author&gt;Nielsen, Per Halkjær&lt;/author&gt;&lt;author&gt;Sommer, Morten OA&lt;/author&gt;&lt;/authors&gt;&lt;/contributors&gt;&lt;titles&gt;&lt;title&gt;Limited dissemination of the wastewater treatment plant core resistome&lt;/title&gt;&lt;secondary-title&gt;Nature communications&lt;/secondary-title&gt;&lt;/titles&gt;&lt;periodical&gt;&lt;full-title&gt;Nature communications&lt;/full-title&gt;&lt;/periodical&gt;&lt;pages&gt;8452&lt;/pages&gt;&lt;volume&gt;6&lt;/volume&gt;&lt;dates&gt;&lt;year&gt;2015&lt;/year&gt;&lt;/dates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6" w:tooltip="Munck, 2015 #345" w:history="1">
              <w:r w:rsidR="00D918B2" w:rsidRPr="00980B1E">
                <w:rPr>
                  <w:noProof/>
                  <w:sz w:val="18"/>
                  <w:szCs w:val="18"/>
                </w:rPr>
                <w:t>Munck et al. 2015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Ulu Pandan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CAS+MBR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ingapore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2</w:t>
            </w:r>
            <w:r w:rsidRPr="00980B1E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80.8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Pr="00980B1E">
              <w:rPr>
                <w:sz w:val="18"/>
                <w:szCs w:val="18"/>
              </w:rPr>
              <w:instrText xml:space="preserve"> ADDIN EN.CITE &lt;EndNote&gt;&lt;Cite&gt;&lt;Author&gt;Law&lt;/Author&gt;&lt;Year&gt;2016&lt;/Year&gt;&lt;RecNum&gt;944&lt;/RecNum&gt;&lt;DisplayText&gt;(Law et al. 2016)&lt;/DisplayText&gt;&lt;record&gt;&lt;rec-number&gt;944&lt;/rec-number&gt;&lt;foreign-keys&gt;&lt;key app="EN" db-id="dddxtd9a850rsdewzt555vde5pz55f9frtwz" timestamp="1561121984"&gt;944&lt;/key&gt;&lt;/foreign-keys&gt;&lt;ref-type name="Journal Article"&gt;17&lt;/ref-type&gt;&lt;contributors&gt;&lt;authors&gt;&lt;author&gt;Law, Yingyu&lt;/author&gt;&lt;author&gt;Kirkegaard, Rasmus Hansen&lt;/author&gt;&lt;author&gt;Cokro, Angel Anisa&lt;/author&gt;&lt;author&gt;Liu, Xianghui&lt;/author&gt;&lt;author&gt;Arumugam, Krithika&lt;/author&gt;&lt;author&gt;Xie, Chao&lt;/author&gt;&lt;author&gt;Stokholm-Bjerregaard, Mikkel&lt;/author&gt;&lt;author&gt;Drautz-Moses, Daniela I&lt;/author&gt;&lt;author&gt;Nielsen, Per Halkjær&lt;/author&gt;&lt;author&gt;Wuertz, Stefan&lt;/author&gt;&lt;/authors&gt;&lt;/contributors&gt;&lt;titles&gt;&lt;title&gt;Integrative microbial community analysis reveals full-scale enhanced biological phosphorus removal under tropical conditions&lt;/title&gt;&lt;secondary-title&gt;Scientific reports&lt;/secondary-title&gt;&lt;/titles&gt;&lt;periodical&gt;&lt;full-title&gt;Scientific reports&lt;/full-title&gt;&lt;/periodical&gt;&lt;pages&gt;25719&lt;/pages&gt;&lt;volume&gt;6&lt;/volume&gt;&lt;dates&gt;&lt;year&gt;2016&lt;/year&gt;&lt;/dates&gt;&lt;isbn&gt;2045-2322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4" w:tooltip="Law, 2016 #944" w:history="1">
              <w:r w:rsidR="00D918B2" w:rsidRPr="00980B1E">
                <w:rPr>
                  <w:noProof/>
                  <w:sz w:val="18"/>
                  <w:szCs w:val="18"/>
                </w:rPr>
                <w:t>Law et al. 2016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5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QS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/A/O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 xml:space="preserve">Zhuhai, China 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6.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6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HP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/A/O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Guangzhou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7.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980B1E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7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0" w:type="auto"/>
          </w:tcPr>
          <w:p w:rsidR="003F74C9" w:rsidRPr="00980B1E" w:rsidRDefault="003F74C9" w:rsidP="00980B1E">
            <w:pPr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JM</w:t>
            </w:r>
          </w:p>
        </w:tc>
        <w:tc>
          <w:tcPr>
            <w:tcW w:w="0" w:type="auto"/>
          </w:tcPr>
          <w:p w:rsidR="003F74C9" w:rsidRPr="00980B1E" w:rsidRDefault="003F74C9" w:rsidP="00980B1E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/A/O</w:t>
            </w:r>
          </w:p>
        </w:tc>
        <w:tc>
          <w:tcPr>
            <w:tcW w:w="0" w:type="auto"/>
          </w:tcPr>
          <w:p w:rsidR="003F74C9" w:rsidRPr="00980B1E" w:rsidRDefault="003F74C9" w:rsidP="00980B1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X</w:t>
            </w:r>
            <w:r w:rsidRPr="00980B1E">
              <w:rPr>
                <w:sz w:val="18"/>
                <w:szCs w:val="18"/>
              </w:rPr>
              <w:t>iamen, China</w:t>
            </w:r>
          </w:p>
        </w:tc>
        <w:tc>
          <w:tcPr>
            <w:tcW w:w="0" w:type="auto"/>
          </w:tcPr>
          <w:p w:rsidR="003F74C9" w:rsidRPr="00980B1E" w:rsidRDefault="003F74C9" w:rsidP="00980B1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980B1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8.0</w:t>
            </w:r>
          </w:p>
        </w:tc>
        <w:tc>
          <w:tcPr>
            <w:tcW w:w="0" w:type="auto"/>
          </w:tcPr>
          <w:p w:rsidR="003F74C9" w:rsidRPr="00980B1E" w:rsidRDefault="003F74C9" w:rsidP="00980B1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8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8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XC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/A/O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W</w:t>
            </w:r>
            <w:r w:rsidRPr="00980B1E">
              <w:rPr>
                <w:sz w:val="18"/>
                <w:szCs w:val="18"/>
              </w:rPr>
              <w:t>uxi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6.7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9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DJQ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C</w:t>
            </w:r>
            <w:r w:rsidRPr="00980B1E">
              <w:rPr>
                <w:sz w:val="18"/>
                <w:szCs w:val="18"/>
              </w:rPr>
              <w:t>AST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W</w:t>
            </w:r>
            <w:r w:rsidRPr="00980B1E">
              <w:rPr>
                <w:sz w:val="18"/>
                <w:szCs w:val="18"/>
              </w:rPr>
              <w:t>uxi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6.7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10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1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SZ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/A/O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uzhou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9.6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11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1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Z2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A/A/O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uzhou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8.2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12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12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HBH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 xml:space="preserve">A-B process 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Q</w:t>
            </w:r>
            <w:r w:rsidRPr="00980B1E">
              <w:rPr>
                <w:sz w:val="18"/>
                <w:szCs w:val="18"/>
              </w:rPr>
              <w:t>ingdao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5.5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13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1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Y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A/</w:t>
            </w:r>
            <w:r w:rsidRPr="00980B1E">
              <w:rPr>
                <w:sz w:val="18"/>
                <w:szCs w:val="18"/>
              </w:rPr>
              <w:t>O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henyang, Ch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5.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his study</w:t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1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Manitowoc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U</w:t>
            </w:r>
            <w:r w:rsidRPr="00980B1E">
              <w:rPr>
                <w:sz w:val="18"/>
                <w:szCs w:val="18"/>
              </w:rPr>
              <w:t>S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0.8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Pr="00980B1E">
              <w:rPr>
                <w:sz w:val="18"/>
                <w:szCs w:val="18"/>
              </w:rPr>
              <w:instrText xml:space="preserve"> ADDIN EN.CITE &lt;EndNote&gt;&lt;Cite&gt;&lt;Author&gt;Chu&lt;/Author&gt;&lt;Year&gt;2018&lt;/Year&gt;&lt;RecNum&gt;945&lt;/RecNum&gt;&lt;DisplayText&gt;(Chu et al. 2018)&lt;/DisplayText&gt;&lt;record&gt;&lt;rec-number&gt;945&lt;/rec-number&gt;&lt;foreign-keys&gt;&lt;key app="EN" db-id="dddxtd9a850rsdewzt555vde5pz55f9frtwz" timestamp="1561122973"&gt;945&lt;/key&gt;&lt;/foreign-keys&gt;&lt;ref-type name="Journal Article"&gt;17&lt;/ref-type&gt;&lt;contributors&gt;&lt;authors&gt;&lt;author&gt;Chu, Binh TT&lt;/author&gt;&lt;author&gt;Petrovich, Morgan L&lt;/author&gt;&lt;author&gt;Chaudhary, Adit&lt;/author&gt;&lt;author&gt;Wright, Dorothy&lt;/author&gt;&lt;author&gt;Murphy, Brian&lt;/author&gt;&lt;author&gt;Wells, George&lt;/author&gt;&lt;author&gt;Poretsky, Rachel&lt;/author&gt;&lt;/authors&gt;&lt;/contributors&gt;&lt;titles&gt;&lt;title&gt;Metagenomics reveals the impact of wastewater treatment plants on the dispersal of microorganisms and genes in aquatic sediments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e02168-17&lt;/pages&gt;&lt;volume&gt;84&lt;/volume&gt;&lt;number&gt;5&lt;/number&gt;&lt;dates&gt;&lt;year&gt;2018&lt;/year&gt;&lt;/dates&gt;&lt;isbn&gt;0099-224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1" w:tooltip="Chu, 2018 #945" w:history="1">
              <w:r w:rsidR="00D918B2" w:rsidRPr="00980B1E">
                <w:rPr>
                  <w:noProof/>
                  <w:sz w:val="18"/>
                  <w:szCs w:val="18"/>
                </w:rPr>
                <w:t>Chu et al. 2018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5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1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Sheboygan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U</w:t>
            </w:r>
            <w:r w:rsidRPr="00980B1E">
              <w:rPr>
                <w:sz w:val="18"/>
                <w:szCs w:val="18"/>
              </w:rPr>
              <w:t>S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9</w:t>
            </w:r>
            <w:r w:rsidRPr="00980B1E">
              <w:rPr>
                <w:sz w:val="18"/>
                <w:szCs w:val="18"/>
              </w:rPr>
              <w:t>.1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Pr="00980B1E">
              <w:rPr>
                <w:sz w:val="18"/>
                <w:szCs w:val="18"/>
              </w:rPr>
              <w:instrText xml:space="preserve"> ADDIN EN.CITE &lt;EndNote&gt;&lt;Cite&gt;&lt;Author&gt;Chu&lt;/Author&gt;&lt;Year&gt;2018&lt;/Year&gt;&lt;RecNum&gt;945&lt;/RecNum&gt;&lt;DisplayText&gt;(Chu et al. 2018)&lt;/DisplayText&gt;&lt;record&gt;&lt;rec-number&gt;945&lt;/rec-number&gt;&lt;foreign-keys&gt;&lt;key app="EN" db-id="dddxtd9a850rsdewzt555vde5pz55f9frtwz" timestamp="1561122973"&gt;945&lt;/key&gt;&lt;/foreign-keys&gt;&lt;ref-type name="Journal Article"&gt;17&lt;/ref-type&gt;&lt;contributors&gt;&lt;authors&gt;&lt;author&gt;Chu, Binh TT&lt;/author&gt;&lt;author&gt;Petrovich, Morgan L&lt;/author&gt;&lt;author&gt;Chaudhary, Adit&lt;/author&gt;&lt;author&gt;Wright, Dorothy&lt;/author&gt;&lt;author&gt;Murphy, Brian&lt;/author&gt;&lt;author&gt;Wells, George&lt;/author&gt;&lt;author&gt;Poretsky, Rachel&lt;/author&gt;&lt;/authors&gt;&lt;/contributors&gt;&lt;titles&gt;&lt;title&gt;Metagenomics reveals the impact of wastewater treatment plants on the dispersal of microorganisms and genes in aquatic sediments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e02168-17&lt;/pages&gt;&lt;volume&gt;84&lt;/volume&gt;&lt;number&gt;5&lt;/number&gt;&lt;dates&gt;&lt;year&gt;2018&lt;/year&gt;&lt;/dates&gt;&lt;isbn&gt;0099-224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1" w:tooltip="Chu, 2018 #945" w:history="1">
              <w:r w:rsidR="00D918B2" w:rsidRPr="00980B1E">
                <w:rPr>
                  <w:noProof/>
                  <w:sz w:val="18"/>
                  <w:szCs w:val="18"/>
                </w:rPr>
                <w:t>Chu et al. 2018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6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1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Swg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C</w:t>
            </w:r>
            <w:r w:rsidRPr="00980B1E">
              <w:rPr>
                <w:sz w:val="18"/>
                <w:szCs w:val="18"/>
              </w:rPr>
              <w:t>AS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Buenos Aires, Argent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4.4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Pr="00980B1E">
              <w:rPr>
                <w:sz w:val="18"/>
                <w:szCs w:val="18"/>
              </w:rPr>
              <w:instrText xml:space="preserve"> ADDIN EN.CITE &lt;EndNote&gt;&lt;Cite&gt;&lt;Author&gt;Ibarbalz&lt;/Author&gt;&lt;Year&gt;2016&lt;/Year&gt;&lt;RecNum&gt;946&lt;/RecNum&gt;&lt;DisplayText&gt;(Ibarbalz et al. 2016)&lt;/DisplayText&gt;&lt;record&gt;&lt;rec-number&gt;946&lt;/rec-number&gt;&lt;foreign-keys&gt;&lt;key app="EN" db-id="dddxtd9a850rsdewzt555vde5pz55f9frtwz" timestamp="1561123352"&gt;946&lt;/key&gt;&lt;/foreign-keys&gt;&lt;ref-type name="Journal Article"&gt;17&lt;/ref-type&gt;&lt;contributors&gt;&lt;authors&gt;&lt;author&gt;Ibarbalz, Federico M&lt;/author&gt;&lt;author&gt;Orellana, Esteban&lt;/author&gt;&lt;author&gt;Figuerola, Eva LM&lt;/author&gt;&lt;author&gt;Erijman, Leonardo&lt;/author&gt;&lt;/authors&gt;&lt;/contributors&gt;&lt;titles&gt;&lt;title&gt;Shotgun metagenomic profiles have a high capacity to discriminate samples of activated sludge according to wastewater type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5186-5196&lt;/pages&gt;&lt;volume&gt;82&lt;/volume&gt;&lt;number&gt;17&lt;/number&gt;&lt;dates&gt;&lt;year&gt;2016&lt;/year&gt;&lt;/dates&gt;&lt;isbn&gt;0099-224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2" w:tooltip="Ibarbalz, 2016 #946" w:history="1">
              <w:r w:rsidR="00D918B2" w:rsidRPr="00980B1E">
                <w:rPr>
                  <w:noProof/>
                  <w:sz w:val="18"/>
                  <w:szCs w:val="18"/>
                </w:rPr>
                <w:t>Ibarbalz et al. 2016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7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1</w:t>
            </w:r>
            <w:r>
              <w:rPr>
                <w:sz w:val="18"/>
                <w:szCs w:val="18"/>
              </w:rPr>
              <w:t>7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 xml:space="preserve">SwgB 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C</w:t>
            </w:r>
            <w:r w:rsidRPr="00980B1E">
              <w:rPr>
                <w:sz w:val="18"/>
                <w:szCs w:val="18"/>
              </w:rPr>
              <w:t>AS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Buenos Aires, Argentin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8.1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Pr="00980B1E">
              <w:rPr>
                <w:sz w:val="18"/>
                <w:szCs w:val="18"/>
              </w:rPr>
              <w:instrText xml:space="preserve"> ADDIN EN.CITE &lt;EndNote&gt;&lt;Cite&gt;&lt;Author&gt;Ibarbalz&lt;/Author&gt;&lt;Year&gt;2016&lt;/Year&gt;&lt;RecNum&gt;946&lt;/RecNum&gt;&lt;DisplayText&gt;(Ibarbalz et al. 2016)&lt;/DisplayText&gt;&lt;record&gt;&lt;rec-number&gt;946&lt;/rec-number&gt;&lt;foreign-keys&gt;&lt;key app="EN" db-id="dddxtd9a850rsdewzt555vde5pz55f9frtwz" timestamp="1561123352"&gt;946&lt;/key&gt;&lt;/foreign-keys&gt;&lt;ref-type name="Journal Article"&gt;17&lt;/ref-type&gt;&lt;contributors&gt;&lt;authors&gt;&lt;author&gt;Ibarbalz, Federico M&lt;/author&gt;&lt;author&gt;Orellana, Esteban&lt;/author&gt;&lt;author&gt;Figuerola, Eva LM&lt;/author&gt;&lt;author&gt;Erijman, Leonardo&lt;/author&gt;&lt;/authors&gt;&lt;/contributors&gt;&lt;titles&gt;&lt;title&gt;Shotgun metagenomic profiles have a high capacity to discriminate samples of activated sludge according to wastewater type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5186-5196&lt;/pages&gt;&lt;volume&gt;82&lt;/volume&gt;&lt;number&gt;17&lt;/number&gt;&lt;dates&gt;&lt;year&gt;2016&lt;/year&gt;&lt;/dates&gt;&lt;isbn&gt;0099-224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2" w:tooltip="Ibarbalz, 2016 #946" w:history="1">
              <w:r w:rsidR="00D918B2" w:rsidRPr="00980B1E">
                <w:rPr>
                  <w:noProof/>
                  <w:sz w:val="18"/>
                  <w:szCs w:val="18"/>
                </w:rPr>
                <w:t>Ibarbalz et al. 2016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8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1</w:t>
            </w:r>
            <w:r>
              <w:rPr>
                <w:sz w:val="18"/>
                <w:szCs w:val="18"/>
              </w:rPr>
              <w:t>8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Kocejve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Sloveni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  <w:r w:rsidRPr="00980B1E">
              <w:rPr>
                <w:sz w:val="18"/>
                <w:szCs w:val="18"/>
              </w:rPr>
              <w:t>8.2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cIlroy&lt;/Author&gt;&lt;Year&gt;2016&lt;/Year&gt;&lt;RecNum&gt;947&lt;/RecNum&gt;&lt;DisplayText&gt;(McIlroy et al. 2016)&lt;/DisplayText&gt;&lt;record&gt;&lt;rec-number&gt;947&lt;/rec-number&gt;&lt;foreign-keys&gt;&lt;key app="EN" db-id="dddxtd9a850rsdewzt555vde5pz55f9frtwz" timestamp="1561123737"&gt;947&lt;/key&gt;&lt;/foreign-keys&gt;&lt;ref-type name="Journal Article"&gt;17&lt;/ref-type&gt;&lt;contributors&gt;&lt;authors&gt;&lt;author&gt;McIlroy, Simon Jon&lt;/author&gt;&lt;author&gt;Karst, Søren Michael&lt;/author&gt;&lt;author&gt;Nierychlo, Marta&lt;/author&gt;&lt;author&gt;Dueholm, Morten Simonsen&lt;/author&gt;&lt;author&gt;Albertsen, Mads&lt;/author&gt;&lt;author&gt;Kirkegaard, Rasmus Hansen&lt;/author&gt;&lt;author&gt;Seviour, Robert James&lt;/author&gt;&lt;author&gt;Nielsen, Per Halkjær&lt;/author&gt;&lt;/authors&gt;&lt;/contributors&gt;&lt;titles&gt;&lt;title&gt;Genomic and in situ investigations of the novel uncultured Chloroflexi associated with 0092 morphotype filamentous bulking in activated sludge&lt;/title&gt;&lt;secondary-title&gt;The ISME journal&lt;/secondary-title&gt;&lt;/titles&gt;&lt;periodical&gt;&lt;full-title&gt;The ISME journal&lt;/full-title&gt;&lt;/periodical&gt;&lt;pages&gt;2223-2234&lt;/pages&gt;&lt;volume&gt;10&lt;/volume&gt;&lt;dates&gt;&lt;year&gt;2016&lt;/year&gt;&lt;/dates&gt;&lt;isbn&gt;1751-737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5" w:tooltip="McIlroy, 2016 #947" w:history="1">
              <w:r w:rsidR="00D918B2" w:rsidRPr="00980B1E">
                <w:rPr>
                  <w:noProof/>
                  <w:sz w:val="18"/>
                  <w:szCs w:val="18"/>
                </w:rPr>
                <w:t>McIlroy et al. 2016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19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</w:t>
            </w:r>
            <w:r>
              <w:rPr>
                <w:sz w:val="18"/>
                <w:szCs w:val="18"/>
              </w:rPr>
              <w:t>19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A</w:t>
            </w:r>
            <w:r w:rsidRPr="00980B1E">
              <w:rPr>
                <w:sz w:val="18"/>
                <w:szCs w:val="18"/>
              </w:rPr>
              <w:t>D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wiss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5</w:t>
            </w:r>
            <w:r w:rsidRPr="00980B1E">
              <w:rPr>
                <w:sz w:val="18"/>
                <w:szCs w:val="18"/>
              </w:rPr>
              <w:t>.7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="002D22C4">
              <w:rPr>
                <w:sz w:val="18"/>
                <w:szCs w:val="18"/>
              </w:rPr>
              <w:instrText xml:space="preserve"> ADDIN EN.CITE &lt;EndNote&gt;&lt;Cite&gt;&lt;Author&gt;Ju&lt;/Author&gt;&lt;Year&gt;2019&lt;/Year&gt;&lt;RecNum&gt;948&lt;/RecNum&gt;&lt;DisplayText&gt;(Ju et al. 2019)&lt;/DisplayText&gt;&lt;record&gt;&lt;rec-number&gt;948&lt;/rec-number&gt;&lt;foreign-keys&gt;&lt;key app="EN" db-id="dddxtd9a850rsdewzt555vde5pz55f9frtwz" timestamp="1561123923"&gt;948&lt;/key&gt;&lt;/foreign-keys&gt;&lt;ref-type name="Journal Article"&gt;17&lt;/ref-type&gt;&lt;contributors&gt;&lt;authors&gt;&lt;author&gt;Ju, Feng&lt;/author&gt;&lt;author&gt;Beck, Karin&lt;/author&gt;&lt;author&gt;Yin, Xiaole&lt;/author&gt;&lt;author&gt;Maccagnan, Andreas&lt;/author&gt;&lt;author&gt;McArdell, Christa S&lt;/author&gt;&lt;author&gt;Singer, Heinz P&lt;/author&gt;&lt;author&gt;Johnson, David R&lt;/author&gt;&lt;author&gt;Zhang, Tong&lt;/author&gt;&lt;author&gt;Bürgmann, Helmut&lt;/author&gt;&lt;/authors&gt;&lt;/contributors&gt;&lt;titles&gt;&lt;title&gt;Wastewater treatment plant resistomes are shaped by bacterial composition, genetic exchange, and upregulated expression in the effluent microbiomes&lt;/title&gt;&lt;secondary-title&gt;The ISME journal&lt;/secondary-title&gt;&lt;/titles&gt;&lt;periodical&gt;&lt;full-title&gt;The ISME journal&lt;/full-title&gt;&lt;/periodical&gt;&lt;pages&gt;346-360&lt;/pages&gt;&lt;volume&gt;13&lt;/volume&gt;&lt;dates&gt;&lt;year&gt;2019&lt;/year&gt;&lt;/dates&gt;&lt;isbn&gt;1751-737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3" w:tooltip="Ju, 2019 #948" w:history="1">
              <w:r w:rsidR="00D918B2" w:rsidRPr="00980B1E">
                <w:rPr>
                  <w:noProof/>
                  <w:sz w:val="18"/>
                  <w:szCs w:val="18"/>
                </w:rPr>
                <w:t>Ju et al. 2019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2</w:t>
            </w:r>
            <w:r w:rsidRPr="00980B1E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2</w:t>
            </w:r>
            <w:r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W</w:t>
            </w:r>
            <w:r w:rsidRPr="00980B1E">
              <w:rPr>
                <w:sz w:val="18"/>
                <w:szCs w:val="18"/>
              </w:rPr>
              <w:t>T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wiss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5</w:t>
            </w:r>
            <w:r w:rsidRPr="00980B1E">
              <w:rPr>
                <w:sz w:val="18"/>
                <w:szCs w:val="18"/>
              </w:rPr>
              <w:t>.3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="002D22C4">
              <w:rPr>
                <w:sz w:val="18"/>
                <w:szCs w:val="18"/>
              </w:rPr>
              <w:instrText xml:space="preserve"> ADDIN EN.CITE &lt;EndNote&gt;&lt;Cite&gt;&lt;Author&gt;Ju&lt;/Author&gt;&lt;Year&gt;2019&lt;/Year&gt;&lt;RecNum&gt;948&lt;/RecNum&gt;&lt;DisplayText&gt;(Ju et al. 2019)&lt;/DisplayText&gt;&lt;record&gt;&lt;rec-number&gt;948&lt;/rec-number&gt;&lt;foreign-keys&gt;&lt;key app="EN" db-id="dddxtd9a850rsdewzt555vde5pz55f9frtwz" timestamp="1561123923"&gt;948&lt;/key&gt;&lt;/foreign-keys&gt;&lt;ref-type name="Journal Article"&gt;17&lt;/ref-type&gt;&lt;contributors&gt;&lt;authors&gt;&lt;author&gt;Ju, Feng&lt;/author&gt;&lt;author&gt;Beck, Karin&lt;/author&gt;&lt;author&gt;Yin, Xiaole&lt;/author&gt;&lt;author&gt;Maccagnan, Andreas&lt;/author&gt;&lt;author&gt;McArdell, Christa S&lt;/author&gt;&lt;author&gt;Singer, Heinz P&lt;/author&gt;&lt;author&gt;Johnson, David R&lt;/author&gt;&lt;author&gt;Zhang, Tong&lt;/author&gt;&lt;author&gt;Bürgmann, Helmut&lt;/author&gt;&lt;/authors&gt;&lt;/contributors&gt;&lt;titles&gt;&lt;title&gt;Wastewater treatment plant resistomes are shaped by bacterial composition, genetic exchange, and upregulated expression in the effluent microbiomes&lt;/title&gt;&lt;secondary-title&gt;The ISME journal&lt;/secondary-title&gt;&lt;/titles&gt;&lt;periodical&gt;&lt;full-title&gt;The ISME journal&lt;/full-title&gt;&lt;/periodical&gt;&lt;pages&gt;346-360&lt;/pages&gt;&lt;volume&gt;13&lt;/volume&gt;&lt;dates&gt;&lt;year&gt;2019&lt;/year&gt;&lt;/dates&gt;&lt;isbn&gt;1751-737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3" w:tooltip="Ju, 2019 #948" w:history="1">
              <w:r w:rsidR="00D918B2" w:rsidRPr="00980B1E">
                <w:rPr>
                  <w:noProof/>
                  <w:sz w:val="18"/>
                  <w:szCs w:val="18"/>
                </w:rPr>
                <w:t>Ju et al. 2019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2</w:t>
            </w:r>
            <w:r w:rsidRPr="00980B1E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2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E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wiss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6</w:t>
            </w:r>
            <w:r w:rsidRPr="00980B1E">
              <w:rPr>
                <w:sz w:val="18"/>
                <w:szCs w:val="18"/>
              </w:rPr>
              <w:t>.1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="002D22C4">
              <w:rPr>
                <w:sz w:val="18"/>
                <w:szCs w:val="18"/>
              </w:rPr>
              <w:instrText xml:space="preserve"> ADDIN EN.CITE &lt;EndNote&gt;&lt;Cite&gt;&lt;Author&gt;Ju&lt;/Author&gt;&lt;Year&gt;2019&lt;/Year&gt;&lt;RecNum&gt;948&lt;/RecNum&gt;&lt;DisplayText&gt;(Ju et al. 2019)&lt;/DisplayText&gt;&lt;record&gt;&lt;rec-number&gt;948&lt;/rec-number&gt;&lt;foreign-keys&gt;&lt;key app="EN" db-id="dddxtd9a850rsdewzt555vde5pz55f9frtwz" timestamp="1561123923"&gt;948&lt;/key&gt;&lt;/foreign-keys&gt;&lt;ref-type name="Journal Article"&gt;17&lt;/ref-type&gt;&lt;contributors&gt;&lt;authors&gt;&lt;author&gt;Ju, Feng&lt;/author&gt;&lt;author&gt;Beck, Karin&lt;/author&gt;&lt;author&gt;Yin, Xiaole&lt;/author&gt;&lt;author&gt;Maccagnan, Andreas&lt;/author&gt;&lt;author&gt;McArdell, Christa S&lt;/author&gt;&lt;author&gt;Singer, Heinz P&lt;/author&gt;&lt;author&gt;Johnson, David R&lt;/author&gt;&lt;author&gt;Zhang, Tong&lt;/author&gt;&lt;author&gt;Bürgmann, Helmut&lt;/author&gt;&lt;/authors&gt;&lt;/contributors&gt;&lt;titles&gt;&lt;title&gt;Wastewater treatment plant resistomes are shaped by bacterial composition, genetic exchange, and upregulated expression in the effluent microbiomes&lt;/title&gt;&lt;secondary-title&gt;The ISME journal&lt;/secondary-title&gt;&lt;/titles&gt;&lt;periodical&gt;&lt;full-title&gt;The ISME journal&lt;/full-title&gt;&lt;/periodical&gt;&lt;pages&gt;346-360&lt;/pages&gt;&lt;volume&gt;13&lt;/volume&gt;&lt;dates&gt;&lt;year&gt;2019&lt;/year&gt;&lt;/dates&gt;&lt;isbn&gt;1751-737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3" w:tooltip="Ju, 2019 #948" w:history="1">
              <w:r w:rsidR="00D918B2" w:rsidRPr="00980B1E">
                <w:rPr>
                  <w:noProof/>
                  <w:sz w:val="18"/>
                  <w:szCs w:val="18"/>
                </w:rPr>
                <w:t>Ju et al. 2019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2</w:t>
            </w:r>
            <w:r w:rsidRPr="00980B1E">
              <w:rPr>
                <w:sz w:val="18"/>
                <w:szCs w:val="18"/>
              </w:rPr>
              <w:t>2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2</w:t>
            </w:r>
            <w:r>
              <w:rPr>
                <w:sz w:val="18"/>
                <w:szCs w:val="18"/>
              </w:rPr>
              <w:t>2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T</w:t>
            </w:r>
            <w:r w:rsidRPr="00980B1E">
              <w:rPr>
                <w:sz w:val="18"/>
                <w:szCs w:val="18"/>
              </w:rPr>
              <w:t>U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S</w:t>
            </w:r>
            <w:r w:rsidRPr="00980B1E">
              <w:rPr>
                <w:sz w:val="18"/>
                <w:szCs w:val="18"/>
              </w:rPr>
              <w:t>wiss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5</w:t>
            </w:r>
            <w:r w:rsidRPr="00980B1E">
              <w:rPr>
                <w:sz w:val="18"/>
                <w:szCs w:val="18"/>
              </w:rPr>
              <w:t>.4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 w:rsidR="002D22C4">
              <w:rPr>
                <w:sz w:val="18"/>
                <w:szCs w:val="18"/>
              </w:rPr>
              <w:instrText xml:space="preserve"> ADDIN EN.CITE &lt;EndNote&gt;&lt;Cite&gt;&lt;Author&gt;Ju&lt;/Author&gt;&lt;Year&gt;2019&lt;/Year&gt;&lt;RecNum&gt;948&lt;/RecNum&gt;&lt;DisplayText&gt;(Ju et al. 2019)&lt;/DisplayText&gt;&lt;record&gt;&lt;rec-number&gt;948&lt;/rec-number&gt;&lt;foreign-keys&gt;&lt;key app="EN" db-id="dddxtd9a850rsdewzt555vde5pz55f9frtwz" timestamp="1561123923"&gt;948&lt;/key&gt;&lt;/foreign-keys&gt;&lt;ref-type name="Journal Article"&gt;17&lt;/ref-type&gt;&lt;contributors&gt;&lt;authors&gt;&lt;author&gt;Ju, Feng&lt;/author&gt;&lt;author&gt;Beck, Karin&lt;/author&gt;&lt;author&gt;Yin, Xiaole&lt;/author&gt;&lt;author&gt;Maccagnan, Andreas&lt;/author&gt;&lt;author&gt;McArdell, Christa S&lt;/author&gt;&lt;author&gt;Singer, Heinz P&lt;/author&gt;&lt;author&gt;Johnson, David R&lt;/author&gt;&lt;author&gt;Zhang, Tong&lt;/author&gt;&lt;author&gt;Bürgmann, Helmut&lt;/author&gt;&lt;/authors&gt;&lt;/contributors&gt;&lt;titles&gt;&lt;title&gt;Wastewater treatment plant resistomes are shaped by bacterial composition, genetic exchange, and upregulated expression in the effluent microbiomes&lt;/title&gt;&lt;secondary-title&gt;The ISME journal&lt;/secondary-title&gt;&lt;/titles&gt;&lt;periodical&gt;&lt;full-title&gt;The ISME journal&lt;/full-title&gt;&lt;/periodical&gt;&lt;pages&gt;346-360&lt;/pages&gt;&lt;volume&gt;13&lt;/volume&gt;&lt;dates&gt;&lt;year&gt;2019&lt;/year&gt;&lt;/dates&gt;&lt;isbn&gt;1751-7370&lt;/isbn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3" w:tooltip="Ju, 2019 #948" w:history="1">
              <w:r w:rsidR="00D918B2" w:rsidRPr="00980B1E">
                <w:rPr>
                  <w:noProof/>
                  <w:sz w:val="18"/>
                  <w:szCs w:val="18"/>
                </w:rPr>
                <w:t>Ju et al. 2019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  <w:tr w:rsidR="003F74C9" w:rsidRPr="0054777E" w:rsidTr="00615B0B">
        <w:trPr>
          <w:jc w:val="center"/>
        </w:trPr>
        <w:tc>
          <w:tcPr>
            <w:tcW w:w="0" w:type="auto"/>
          </w:tcPr>
          <w:p w:rsidR="003F74C9" w:rsidRPr="00980B1E" w:rsidRDefault="003F74C9" w:rsidP="0002784E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lastRenderedPageBreak/>
              <w:t>23</w:t>
            </w:r>
          </w:p>
        </w:tc>
        <w:tc>
          <w:tcPr>
            <w:tcW w:w="0" w:type="auto"/>
          </w:tcPr>
          <w:p w:rsidR="003F74C9" w:rsidRPr="00980B1E" w:rsidRDefault="003F74C9" w:rsidP="001C0D17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t>WWTP2</w:t>
            </w:r>
            <w:r>
              <w:rPr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E</w:t>
            </w:r>
            <w:r w:rsidRPr="00980B1E">
              <w:rPr>
                <w:sz w:val="18"/>
                <w:szCs w:val="18"/>
              </w:rPr>
              <w:t>G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N</w:t>
            </w:r>
            <w:r w:rsidRPr="00980B1E">
              <w:rPr>
                <w:sz w:val="18"/>
                <w:szCs w:val="18"/>
              </w:rPr>
              <w:t>A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D</w:t>
            </w:r>
            <w:r w:rsidRPr="00980B1E">
              <w:rPr>
                <w:sz w:val="18"/>
                <w:szCs w:val="18"/>
              </w:rPr>
              <w:t>emark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:rsidR="003F74C9" w:rsidRPr="00980B1E" w:rsidRDefault="003F74C9" w:rsidP="00E15AC6">
            <w:pPr>
              <w:rPr>
                <w:sz w:val="18"/>
                <w:szCs w:val="18"/>
              </w:rPr>
            </w:pPr>
            <w:r w:rsidRPr="00980B1E">
              <w:rPr>
                <w:rFonts w:hint="eastAsia"/>
                <w:sz w:val="18"/>
                <w:szCs w:val="18"/>
              </w:rPr>
              <w:t>5</w:t>
            </w:r>
            <w:r w:rsidRPr="00980B1E">
              <w:rPr>
                <w:sz w:val="18"/>
                <w:szCs w:val="18"/>
              </w:rPr>
              <w:t>2.0</w:t>
            </w:r>
          </w:p>
        </w:tc>
        <w:tc>
          <w:tcPr>
            <w:tcW w:w="0" w:type="auto"/>
          </w:tcPr>
          <w:p w:rsidR="003F74C9" w:rsidRPr="00980B1E" w:rsidRDefault="003F74C9" w:rsidP="00D918B2">
            <w:pPr>
              <w:rPr>
                <w:sz w:val="18"/>
                <w:szCs w:val="18"/>
              </w:rPr>
            </w:pPr>
            <w:r w:rsidRPr="00980B1E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unck&lt;/Author&gt;&lt;Year&gt;2015&lt;/Year&gt;&lt;RecNum&gt;345&lt;/RecNum&gt;&lt;DisplayText&gt;(Munck et al. 2015)&lt;/DisplayText&gt;&lt;record&gt;&lt;rec-number&gt;345&lt;/rec-number&gt;&lt;foreign-keys&gt;&lt;key app="EN" db-id="dddxtd9a850rsdewzt555vde5pz55f9frtwz" timestamp="1479772659"&gt;345&lt;/key&gt;&lt;/foreign-keys&gt;&lt;ref-type name="Journal Article"&gt;17&lt;/ref-type&gt;&lt;contributors&gt;&lt;authors&gt;&lt;author&gt;Munck, Christian&lt;/author&gt;&lt;author&gt;Albertsen, Mads&lt;/author&gt;&lt;author&gt;Telke, Amar&lt;/author&gt;&lt;author&gt;Ellabaan, Mostafa&lt;/author&gt;&lt;author&gt;Nielsen, Per Halkjær&lt;/author&gt;&lt;author&gt;Sommer, Morten OA&lt;/author&gt;&lt;/authors&gt;&lt;/contributors&gt;&lt;titles&gt;&lt;title&gt;Limited dissemination of the wastewater treatment plant core resistome&lt;/title&gt;&lt;secondary-title&gt;Nature communications&lt;/secondary-title&gt;&lt;/titles&gt;&lt;periodical&gt;&lt;full-title&gt;Nature communications&lt;/full-title&gt;&lt;/periodical&gt;&lt;pages&gt;8452&lt;/pages&gt;&lt;volume&gt;6&lt;/volume&gt;&lt;dates&gt;&lt;year&gt;2015&lt;/year&gt;&lt;/dates&gt;&lt;urls&gt;&lt;/urls&gt;&lt;/record&gt;&lt;/Cite&gt;&lt;/EndNote&gt;</w:instrText>
            </w:r>
            <w:r w:rsidRPr="00980B1E">
              <w:rPr>
                <w:sz w:val="18"/>
                <w:szCs w:val="18"/>
              </w:rPr>
              <w:fldChar w:fldCharType="separate"/>
            </w:r>
            <w:r w:rsidRPr="00980B1E">
              <w:rPr>
                <w:noProof/>
                <w:sz w:val="18"/>
                <w:szCs w:val="18"/>
              </w:rPr>
              <w:t>(</w:t>
            </w:r>
            <w:hyperlink w:anchor="_ENREF_6" w:tooltip="Munck, 2015 #345" w:history="1">
              <w:r w:rsidR="00D918B2" w:rsidRPr="00980B1E">
                <w:rPr>
                  <w:noProof/>
                  <w:sz w:val="18"/>
                  <w:szCs w:val="18"/>
                </w:rPr>
                <w:t>Munck et al. 2015</w:t>
              </w:r>
            </w:hyperlink>
            <w:r w:rsidRPr="00980B1E">
              <w:rPr>
                <w:noProof/>
                <w:sz w:val="18"/>
                <w:szCs w:val="18"/>
              </w:rPr>
              <w:t>)</w:t>
            </w:r>
            <w:r w:rsidRPr="00980B1E">
              <w:rPr>
                <w:sz w:val="18"/>
                <w:szCs w:val="18"/>
              </w:rPr>
              <w:fldChar w:fldCharType="end"/>
            </w:r>
          </w:p>
        </w:tc>
      </w:tr>
    </w:tbl>
    <w:p w:rsidR="002C6520" w:rsidRDefault="002C6520"/>
    <w:p w:rsidR="00FC51DA" w:rsidRDefault="008465FC">
      <w:pPr>
        <w:sectPr w:rsidR="00FC51DA" w:rsidSect="00305084"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  <w:r w:rsidRPr="00755B92">
        <w:rPr>
          <w:b/>
        </w:rPr>
        <w:t>Abbreviations</w:t>
      </w:r>
      <w:r w:rsidR="00737A58" w:rsidRPr="00755B92">
        <w:rPr>
          <w:b/>
        </w:rPr>
        <w:t xml:space="preserve"> in the “Process” column</w:t>
      </w:r>
      <w:r w:rsidRPr="008465FC">
        <w:t>: A/O, anoxic/aerobic; A/A/O, anaerobic/anoxic/aerobic; CAS, conventional activated sludge;</w:t>
      </w:r>
      <w:r>
        <w:t xml:space="preserve"> CAST, </w:t>
      </w:r>
      <w:r w:rsidR="00755B92">
        <w:rPr>
          <w:rFonts w:hint="eastAsia"/>
        </w:rPr>
        <w:t>c</w:t>
      </w:r>
      <w:r w:rsidRPr="008465FC">
        <w:t xml:space="preserve">yclic </w:t>
      </w:r>
      <w:r w:rsidR="00755B92">
        <w:rPr>
          <w:rFonts w:hint="eastAsia"/>
        </w:rPr>
        <w:t>a</w:t>
      </w:r>
      <w:r w:rsidRPr="008465FC">
        <w:t xml:space="preserve">ctivated </w:t>
      </w:r>
      <w:r w:rsidR="00755B92">
        <w:t>s</w:t>
      </w:r>
      <w:r w:rsidRPr="008465FC">
        <w:t xml:space="preserve">ludge </w:t>
      </w:r>
      <w:r w:rsidR="00755B92">
        <w:t>t</w:t>
      </w:r>
      <w:r w:rsidRPr="008465FC">
        <w:t>echnology</w:t>
      </w:r>
      <w:r w:rsidR="00A10C97">
        <w:t xml:space="preserve">; </w:t>
      </w:r>
      <w:r w:rsidR="0054777E" w:rsidRPr="0054777E">
        <w:t>OD: oxidation ditch</w:t>
      </w:r>
      <w:r w:rsidR="0054777E">
        <w:t xml:space="preserve">; </w:t>
      </w:r>
      <w:r w:rsidR="0054777E" w:rsidRPr="0054777E">
        <w:t>MBR, membrane bioreactor</w:t>
      </w:r>
      <w:r w:rsidR="0054777E">
        <w:t>;</w:t>
      </w:r>
      <w:r w:rsidR="00A10C97">
        <w:t xml:space="preserve"> </w:t>
      </w:r>
      <w:r w:rsidR="00A10C97" w:rsidRPr="00A10C97">
        <w:t>NA, not available</w:t>
      </w:r>
      <w:r w:rsidR="00FF4B45">
        <w:t>.</w:t>
      </w:r>
    </w:p>
    <w:p w:rsidR="00A71A77" w:rsidRDefault="005A5243" w:rsidP="00615B0B">
      <w:pPr>
        <w:jc w:val="center"/>
      </w:pPr>
      <w:r w:rsidRPr="000D2A50">
        <w:rPr>
          <w:rFonts w:hint="eastAsia"/>
          <w:b/>
        </w:rPr>
        <w:lastRenderedPageBreak/>
        <w:t>T</w:t>
      </w:r>
      <w:r w:rsidRPr="000D2A50">
        <w:rPr>
          <w:b/>
        </w:rPr>
        <w:t>able S2</w:t>
      </w:r>
      <w:r w:rsidR="005844E7">
        <w:t>. Accession numbers of the metagenomic datasets used in this study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413"/>
        <w:gridCol w:w="12535"/>
      </w:tblGrid>
      <w:tr w:rsidR="005A5243" w:rsidTr="00615B0B">
        <w:trPr>
          <w:jc w:val="center"/>
        </w:trPr>
        <w:tc>
          <w:tcPr>
            <w:tcW w:w="1413" w:type="dxa"/>
          </w:tcPr>
          <w:p w:rsidR="005A5243" w:rsidRPr="006B5635" w:rsidRDefault="005A5243" w:rsidP="00B7079C">
            <w:pPr>
              <w:rPr>
                <w:b/>
              </w:rPr>
            </w:pPr>
            <w:r w:rsidRPr="006B5635">
              <w:rPr>
                <w:b/>
              </w:rPr>
              <w:t xml:space="preserve">WWTP </w:t>
            </w:r>
            <w:r w:rsidRPr="006B5635">
              <w:rPr>
                <w:rFonts w:hint="eastAsia"/>
                <w:b/>
              </w:rPr>
              <w:t>I</w:t>
            </w:r>
            <w:r w:rsidRPr="006B5635">
              <w:rPr>
                <w:b/>
              </w:rPr>
              <w:t>D</w:t>
            </w:r>
          </w:p>
        </w:tc>
        <w:tc>
          <w:tcPr>
            <w:tcW w:w="12535" w:type="dxa"/>
          </w:tcPr>
          <w:p w:rsidR="005A5243" w:rsidRPr="006B5635" w:rsidRDefault="005A5243" w:rsidP="00B7079C">
            <w:pPr>
              <w:rPr>
                <w:b/>
              </w:rPr>
            </w:pPr>
            <w:r w:rsidRPr="006B5635">
              <w:rPr>
                <w:rFonts w:hint="eastAsia"/>
                <w:b/>
              </w:rPr>
              <w:t>A</w:t>
            </w:r>
            <w:r w:rsidRPr="006B5635">
              <w:rPr>
                <w:b/>
              </w:rPr>
              <w:t>ccession numbers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B7079C">
            <w:r w:rsidRPr="004B09F6">
              <w:t>WWTP1</w:t>
            </w:r>
          </w:p>
        </w:tc>
        <w:tc>
          <w:tcPr>
            <w:tcW w:w="12535" w:type="dxa"/>
          </w:tcPr>
          <w:p w:rsidR="005A5243" w:rsidRDefault="00193113" w:rsidP="00615B0B">
            <w:pPr>
              <w:jc w:val="left"/>
            </w:pPr>
            <w:r w:rsidRPr="00193113">
              <w:t>SRR9852202, SRR9852201, SRR9852204, SRR9852203, SRR9852206, SRR9852205, SRR9852208, SRR9852207, SRR9852210, SRR9852209, SRR9852186, SRR9852185, SRR9852184, SRR9852183, SRR9852190, SRR9852189, SRR9852188, SRR9852187, SRR9852178, SRR9852177, SRR9852213, SRR9852214, SRR9852211, SRR9852212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B7079C">
            <w:r w:rsidRPr="004B09F6">
              <w:t>WWTP2</w:t>
            </w:r>
          </w:p>
        </w:tc>
        <w:tc>
          <w:tcPr>
            <w:tcW w:w="12535" w:type="dxa"/>
          </w:tcPr>
          <w:p w:rsidR="005A5243" w:rsidRDefault="00193113" w:rsidP="00615B0B">
            <w:pPr>
              <w:jc w:val="left"/>
            </w:pPr>
            <w:r w:rsidRPr="00193113">
              <w:t>SRR9852217, SRR9852218, SRR9852215, SRR9852216, SRR9852219, SRR9852220, SRR9852176, SRR9852175, SRR9852181, SRR9852174, SRR9852180, SRR9852179, SRR9852182, SRR9852198, SRR9852200, SRR9852199, SRR9852164, SRR9852165, SRR9852166, SRR9852167, SRR9852168, SRR9852169, SRR9852170, SRR9852171</w:t>
            </w:r>
          </w:p>
        </w:tc>
      </w:tr>
      <w:tr w:rsidR="005A5243" w:rsidRPr="005A5B68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B7079C">
            <w:r w:rsidRPr="004B09F6">
              <w:t>WWTP3</w:t>
            </w:r>
          </w:p>
        </w:tc>
        <w:tc>
          <w:tcPr>
            <w:tcW w:w="12535" w:type="dxa"/>
          </w:tcPr>
          <w:p w:rsidR="005A5243" w:rsidRPr="005A5B68" w:rsidRDefault="005A5243" w:rsidP="00615B0B">
            <w:pPr>
              <w:jc w:val="left"/>
            </w:pPr>
            <w:r w:rsidRPr="00E15AC6">
              <w:t>ERR712369, ERR712370, ERR712371, ERR712372, ERR712373, ERR712374, ERR712375, ERR712376, ERR712377, ERR712378, ERR712379, ERR712380, ERR712381, ERR712382, ERR712383, ERR712384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</w:t>
            </w:r>
            <w:r w:rsidR="00F20942">
              <w:t>4</w:t>
            </w:r>
          </w:p>
        </w:tc>
        <w:tc>
          <w:tcPr>
            <w:tcW w:w="12535" w:type="dxa"/>
          </w:tcPr>
          <w:p w:rsidR="005A5243" w:rsidRDefault="005A5243" w:rsidP="00615B0B">
            <w:pPr>
              <w:jc w:val="left"/>
            </w:pPr>
            <w:r w:rsidRPr="00E15AC6">
              <w:t>SRR3501849, SRR3501850, SRR3501851, SRR3501852, SRR3501853, SRR3501854, SRR3501855, SRR3501856, SRR3501857, SRR3501858, SRR3501859, SRR3501861, SRR3501862, SRR3501873, SRR3501884, SRR3501885, SRR3501886, RR3501887, RR3501888,</w:t>
            </w:r>
            <w:r>
              <w:t xml:space="preserve"> </w:t>
            </w:r>
            <w:r w:rsidRPr="00E15AC6">
              <w:t>SRR3501889</w:t>
            </w:r>
          </w:p>
        </w:tc>
      </w:tr>
      <w:tr w:rsidR="005A5243" w:rsidRPr="00D4259B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</w:t>
            </w:r>
            <w:r w:rsidR="00F20942">
              <w:t>5</w:t>
            </w:r>
          </w:p>
        </w:tc>
        <w:tc>
          <w:tcPr>
            <w:tcW w:w="12535" w:type="dxa"/>
          </w:tcPr>
          <w:p w:rsidR="005A5243" w:rsidRPr="00D4259B" w:rsidRDefault="00193113" w:rsidP="00B7079C">
            <w:r w:rsidRPr="00193113">
              <w:t>SRR9852172</w:t>
            </w:r>
          </w:p>
        </w:tc>
      </w:tr>
      <w:tr w:rsidR="005A5243" w:rsidRPr="00D4259B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</w:t>
            </w:r>
            <w:r w:rsidR="00F20942">
              <w:t>6</w:t>
            </w:r>
          </w:p>
        </w:tc>
        <w:tc>
          <w:tcPr>
            <w:tcW w:w="12535" w:type="dxa"/>
          </w:tcPr>
          <w:p w:rsidR="005A5243" w:rsidRPr="00D4259B" w:rsidRDefault="00193113" w:rsidP="00B7079C">
            <w:r w:rsidRPr="00193113">
              <w:t>SRR9852173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</w:t>
            </w:r>
            <w:r w:rsidR="00F20942">
              <w:t>7</w:t>
            </w:r>
          </w:p>
        </w:tc>
        <w:tc>
          <w:tcPr>
            <w:tcW w:w="12535" w:type="dxa"/>
          </w:tcPr>
          <w:p w:rsidR="005A5243" w:rsidRDefault="00FE3141" w:rsidP="00B7079C">
            <w:r w:rsidRPr="00FE3141">
              <w:t>SRR9852197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</w:t>
            </w:r>
            <w:r w:rsidR="00F20942">
              <w:t>8</w:t>
            </w:r>
          </w:p>
        </w:tc>
        <w:tc>
          <w:tcPr>
            <w:tcW w:w="12535" w:type="dxa"/>
          </w:tcPr>
          <w:p w:rsidR="005A5243" w:rsidRDefault="00FE3141" w:rsidP="00B7079C">
            <w:r w:rsidRPr="00FE3141">
              <w:t>SRR9852196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</w:t>
            </w:r>
            <w:r w:rsidR="00F20942">
              <w:t>9</w:t>
            </w:r>
          </w:p>
        </w:tc>
        <w:tc>
          <w:tcPr>
            <w:tcW w:w="12535" w:type="dxa"/>
          </w:tcPr>
          <w:p w:rsidR="005A5243" w:rsidRDefault="00FE3141" w:rsidP="00B7079C">
            <w:r w:rsidRPr="00FE3141">
              <w:t>SRR9852195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1</w:t>
            </w:r>
            <w:r w:rsidR="00F20942">
              <w:t>0</w:t>
            </w:r>
          </w:p>
        </w:tc>
        <w:tc>
          <w:tcPr>
            <w:tcW w:w="12535" w:type="dxa"/>
          </w:tcPr>
          <w:p w:rsidR="005A5243" w:rsidRDefault="00FE3141" w:rsidP="00B7079C">
            <w:r w:rsidRPr="00FE3141">
              <w:t>SRR9852194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1</w:t>
            </w:r>
            <w:r w:rsidR="00F20942">
              <w:t>1</w:t>
            </w:r>
          </w:p>
        </w:tc>
        <w:tc>
          <w:tcPr>
            <w:tcW w:w="12535" w:type="dxa"/>
          </w:tcPr>
          <w:p w:rsidR="005A5243" w:rsidRDefault="00FE3141" w:rsidP="00B7079C">
            <w:r w:rsidRPr="00FE3141">
              <w:t>SRR9852193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1</w:t>
            </w:r>
            <w:r w:rsidR="00F20942">
              <w:t>2</w:t>
            </w:r>
          </w:p>
        </w:tc>
        <w:tc>
          <w:tcPr>
            <w:tcW w:w="12535" w:type="dxa"/>
          </w:tcPr>
          <w:p w:rsidR="005A5243" w:rsidRDefault="00FE3141" w:rsidP="00B7079C">
            <w:r w:rsidRPr="00FE3141">
              <w:t>SRR9852192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1</w:t>
            </w:r>
            <w:r w:rsidR="00F20942">
              <w:t>3</w:t>
            </w:r>
          </w:p>
        </w:tc>
        <w:tc>
          <w:tcPr>
            <w:tcW w:w="12535" w:type="dxa"/>
          </w:tcPr>
          <w:p w:rsidR="005A5243" w:rsidRDefault="00FE3141" w:rsidP="00B7079C">
            <w:r w:rsidRPr="00FE3141">
              <w:t>SRR9852191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1</w:t>
            </w:r>
            <w:r w:rsidR="00F20942">
              <w:t>4</w:t>
            </w:r>
          </w:p>
        </w:tc>
        <w:tc>
          <w:tcPr>
            <w:tcW w:w="12535" w:type="dxa"/>
          </w:tcPr>
          <w:p w:rsidR="005A5243" w:rsidRDefault="005A5243" w:rsidP="00B7079C">
            <w:r>
              <w:t>SRR5570992</w:t>
            </w:r>
            <w:r>
              <w:rPr>
                <w:rFonts w:hint="eastAsia"/>
              </w:rPr>
              <w:t>,</w:t>
            </w:r>
            <w:r>
              <w:t xml:space="preserve"> SRR5570991</w:t>
            </w:r>
            <w:r>
              <w:rPr>
                <w:rFonts w:hint="eastAsia"/>
              </w:rPr>
              <w:t>,</w:t>
            </w:r>
            <w:r>
              <w:t xml:space="preserve"> SRR5571003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1</w:t>
            </w:r>
            <w:r w:rsidR="00F20942">
              <w:t>5</w:t>
            </w:r>
          </w:p>
        </w:tc>
        <w:tc>
          <w:tcPr>
            <w:tcW w:w="12535" w:type="dxa"/>
          </w:tcPr>
          <w:p w:rsidR="005A5243" w:rsidRDefault="005A5243" w:rsidP="00B7079C">
            <w:r>
              <w:t>SRR5571009</w:t>
            </w:r>
            <w:r>
              <w:rPr>
                <w:rFonts w:hint="eastAsia"/>
              </w:rPr>
              <w:t>,</w:t>
            </w:r>
            <w:r>
              <w:t xml:space="preserve"> SRR5571008</w:t>
            </w:r>
            <w:r>
              <w:rPr>
                <w:rFonts w:hint="eastAsia"/>
              </w:rPr>
              <w:t>,</w:t>
            </w:r>
            <w:r>
              <w:t xml:space="preserve"> SRR5571011</w:t>
            </w:r>
          </w:p>
        </w:tc>
      </w:tr>
      <w:tr w:rsidR="005A5243" w:rsidRPr="00D92D29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lastRenderedPageBreak/>
              <w:t>WWTP1</w:t>
            </w:r>
            <w:r w:rsidR="00F20942">
              <w:t>6</w:t>
            </w:r>
          </w:p>
        </w:tc>
        <w:tc>
          <w:tcPr>
            <w:tcW w:w="12535" w:type="dxa"/>
          </w:tcPr>
          <w:p w:rsidR="005A5243" w:rsidRPr="00D92D29" w:rsidRDefault="005A5243" w:rsidP="00B7079C">
            <w:r>
              <w:t>SRR2107210</w:t>
            </w:r>
            <w:r>
              <w:rPr>
                <w:rFonts w:hint="eastAsia"/>
              </w:rPr>
              <w:t>,</w:t>
            </w:r>
            <w:r>
              <w:t xml:space="preserve"> SRR2107211</w:t>
            </w:r>
            <w:r>
              <w:rPr>
                <w:rFonts w:hint="eastAsia"/>
              </w:rPr>
              <w:t>,</w:t>
            </w:r>
            <w:r>
              <w:t xml:space="preserve"> SRR2107212</w:t>
            </w:r>
            <w:r>
              <w:rPr>
                <w:rFonts w:hint="eastAsia"/>
              </w:rPr>
              <w:t>,</w:t>
            </w:r>
            <w:r>
              <w:t xml:space="preserve"> </w:t>
            </w:r>
            <w:r w:rsidRPr="00D92D29">
              <w:t>SRR2107213</w:t>
            </w:r>
          </w:p>
        </w:tc>
      </w:tr>
      <w:tr w:rsidR="005A5243" w:rsidRPr="00D92D29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1</w:t>
            </w:r>
            <w:r w:rsidR="00F20942">
              <w:t>7</w:t>
            </w:r>
          </w:p>
        </w:tc>
        <w:tc>
          <w:tcPr>
            <w:tcW w:w="12535" w:type="dxa"/>
          </w:tcPr>
          <w:p w:rsidR="005A5243" w:rsidRPr="00D92D29" w:rsidRDefault="005A5243" w:rsidP="00B7079C">
            <w:r>
              <w:t>SRR2107215</w:t>
            </w:r>
            <w:r>
              <w:rPr>
                <w:rFonts w:hint="eastAsia"/>
              </w:rPr>
              <w:t>,</w:t>
            </w:r>
            <w:r>
              <w:t xml:space="preserve"> SRR2107216</w:t>
            </w:r>
            <w:r>
              <w:rPr>
                <w:rFonts w:hint="eastAsia"/>
              </w:rPr>
              <w:t>,</w:t>
            </w:r>
            <w:r>
              <w:t xml:space="preserve"> SRR2107218</w:t>
            </w:r>
            <w:r>
              <w:rPr>
                <w:rFonts w:hint="eastAsia"/>
              </w:rPr>
              <w:t>,</w:t>
            </w:r>
            <w:r>
              <w:t xml:space="preserve"> </w:t>
            </w:r>
            <w:r w:rsidRPr="00D92D29">
              <w:t>SRR2107219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1</w:t>
            </w:r>
            <w:r w:rsidR="00F20942">
              <w:t>8</w:t>
            </w:r>
          </w:p>
        </w:tc>
        <w:tc>
          <w:tcPr>
            <w:tcW w:w="12535" w:type="dxa"/>
          </w:tcPr>
          <w:p w:rsidR="005A5243" w:rsidRDefault="005A5243" w:rsidP="00B7079C">
            <w:r>
              <w:t>ERR1076073</w:t>
            </w:r>
            <w:r>
              <w:rPr>
                <w:rFonts w:hint="eastAsia"/>
              </w:rPr>
              <w:t>,</w:t>
            </w:r>
            <w:r>
              <w:t xml:space="preserve"> ERR1076074</w:t>
            </w:r>
            <w:r>
              <w:rPr>
                <w:rFonts w:hint="eastAsia"/>
              </w:rPr>
              <w:t>,</w:t>
            </w:r>
            <w:r>
              <w:t xml:space="preserve"> ERR1076075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</w:t>
            </w:r>
            <w:r w:rsidR="00F20942">
              <w:t>19</w:t>
            </w:r>
          </w:p>
        </w:tc>
        <w:tc>
          <w:tcPr>
            <w:tcW w:w="12535" w:type="dxa"/>
          </w:tcPr>
          <w:p w:rsidR="005A5243" w:rsidRDefault="005A5243" w:rsidP="00B7079C">
            <w:r w:rsidRPr="00C071EA">
              <w:t>ERR2808645</w:t>
            </w:r>
            <w:r>
              <w:rPr>
                <w:rFonts w:hint="eastAsia"/>
              </w:rPr>
              <w:t>,</w:t>
            </w:r>
            <w:r>
              <w:t xml:space="preserve"> </w:t>
            </w:r>
            <w:r w:rsidRPr="00C071EA">
              <w:t>ERR2808647</w:t>
            </w:r>
          </w:p>
        </w:tc>
      </w:tr>
      <w:tr w:rsidR="005A5243" w:rsidRPr="00C071EA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2</w:t>
            </w:r>
            <w:r w:rsidR="00F20942">
              <w:t>0</w:t>
            </w:r>
          </w:p>
        </w:tc>
        <w:tc>
          <w:tcPr>
            <w:tcW w:w="12535" w:type="dxa"/>
          </w:tcPr>
          <w:p w:rsidR="005A5243" w:rsidRPr="00C071EA" w:rsidRDefault="005A5243" w:rsidP="00B7079C">
            <w:r w:rsidRPr="00C071EA">
              <w:t>ERR2808646</w:t>
            </w:r>
            <w:r>
              <w:rPr>
                <w:rFonts w:hint="eastAsia"/>
              </w:rPr>
              <w:t>,</w:t>
            </w:r>
            <w:r>
              <w:t xml:space="preserve"> </w:t>
            </w:r>
            <w:r w:rsidRPr="00C071EA">
              <w:t>ERR2808661</w:t>
            </w:r>
          </w:p>
        </w:tc>
      </w:tr>
      <w:tr w:rsidR="005A5243" w:rsidRPr="00C071EA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2</w:t>
            </w:r>
            <w:r w:rsidR="00F20942">
              <w:t>1</w:t>
            </w:r>
          </w:p>
        </w:tc>
        <w:tc>
          <w:tcPr>
            <w:tcW w:w="12535" w:type="dxa"/>
          </w:tcPr>
          <w:p w:rsidR="005A5243" w:rsidRPr="00C071EA" w:rsidRDefault="005A5243" w:rsidP="00B7079C">
            <w:r w:rsidRPr="0090765B">
              <w:t>ERR2808648</w:t>
            </w:r>
            <w:r>
              <w:rPr>
                <w:rFonts w:hint="eastAsia"/>
              </w:rPr>
              <w:t>,</w:t>
            </w:r>
            <w:r>
              <w:t xml:space="preserve"> </w:t>
            </w:r>
            <w:r w:rsidRPr="0090765B">
              <w:t>ERR2808650</w:t>
            </w:r>
          </w:p>
        </w:tc>
      </w:tr>
      <w:tr w:rsidR="005A5243" w:rsidTr="00615B0B">
        <w:trPr>
          <w:jc w:val="center"/>
        </w:trPr>
        <w:tc>
          <w:tcPr>
            <w:tcW w:w="1413" w:type="dxa"/>
          </w:tcPr>
          <w:p w:rsidR="005A5243" w:rsidRPr="004B09F6" w:rsidRDefault="005A5243" w:rsidP="00F20942">
            <w:r w:rsidRPr="004B09F6">
              <w:t>WWTP2</w:t>
            </w:r>
            <w:r w:rsidR="00F20942">
              <w:t>2</w:t>
            </w:r>
          </w:p>
        </w:tc>
        <w:tc>
          <w:tcPr>
            <w:tcW w:w="12535" w:type="dxa"/>
          </w:tcPr>
          <w:p w:rsidR="005A5243" w:rsidRDefault="005A5243" w:rsidP="00B7079C">
            <w:r w:rsidRPr="00F23F44">
              <w:t>ERR2808649</w:t>
            </w:r>
            <w:r>
              <w:rPr>
                <w:rFonts w:hint="eastAsia"/>
              </w:rPr>
              <w:t>,</w:t>
            </w:r>
            <w:r>
              <w:t xml:space="preserve"> </w:t>
            </w:r>
            <w:r w:rsidRPr="00F23F44">
              <w:t>ERR2808664</w:t>
            </w:r>
          </w:p>
        </w:tc>
      </w:tr>
      <w:tr w:rsidR="005A5243" w:rsidRPr="0090765B" w:rsidTr="00615B0B">
        <w:trPr>
          <w:jc w:val="center"/>
        </w:trPr>
        <w:tc>
          <w:tcPr>
            <w:tcW w:w="1413" w:type="dxa"/>
          </w:tcPr>
          <w:p w:rsidR="005A5243" w:rsidRDefault="005A5243" w:rsidP="00F20942">
            <w:r w:rsidRPr="004B09F6">
              <w:t>WWTP2</w:t>
            </w:r>
            <w:r w:rsidR="00F20942">
              <w:t>3</w:t>
            </w:r>
          </w:p>
        </w:tc>
        <w:tc>
          <w:tcPr>
            <w:tcW w:w="12535" w:type="dxa"/>
          </w:tcPr>
          <w:p w:rsidR="005A5243" w:rsidRPr="0090765B" w:rsidRDefault="005A5243" w:rsidP="00B7079C">
            <w:r>
              <w:t>ERR712389</w:t>
            </w:r>
            <w:r>
              <w:rPr>
                <w:rFonts w:hint="eastAsia"/>
              </w:rPr>
              <w:t>,</w:t>
            </w:r>
            <w:r>
              <w:t xml:space="preserve"> ERR712390</w:t>
            </w:r>
            <w:r>
              <w:rPr>
                <w:rFonts w:hint="eastAsia"/>
              </w:rPr>
              <w:t>,</w:t>
            </w:r>
            <w:r>
              <w:t xml:space="preserve"> ERR712391</w:t>
            </w:r>
          </w:p>
        </w:tc>
      </w:tr>
    </w:tbl>
    <w:p w:rsidR="005A5243" w:rsidRDefault="005A5243" w:rsidP="00FC51DA">
      <w:pPr>
        <w:jc w:val="center"/>
      </w:pPr>
    </w:p>
    <w:p w:rsidR="00A71A77" w:rsidRDefault="00A71A77" w:rsidP="00FC51DA">
      <w:pPr>
        <w:jc w:val="center"/>
      </w:pPr>
    </w:p>
    <w:p w:rsidR="00A71A77" w:rsidRDefault="00A71A77" w:rsidP="00FC51DA">
      <w:pPr>
        <w:jc w:val="center"/>
      </w:pPr>
    </w:p>
    <w:p w:rsidR="005844E7" w:rsidRDefault="005844E7" w:rsidP="005844E7">
      <w:pPr>
        <w:jc w:val="left"/>
      </w:pPr>
    </w:p>
    <w:p w:rsidR="00A12EB2" w:rsidRDefault="00A12EB2" w:rsidP="005844E7">
      <w:pPr>
        <w:jc w:val="left"/>
      </w:pPr>
    </w:p>
    <w:p w:rsidR="00A12EB2" w:rsidRDefault="00A12EB2" w:rsidP="005844E7">
      <w:pPr>
        <w:jc w:val="left"/>
        <w:sectPr w:rsidR="00A12EB2" w:rsidSect="00305084"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</w:p>
    <w:p w:rsidR="00433657" w:rsidRDefault="00433657" w:rsidP="00615B0B">
      <w:pPr>
        <w:jc w:val="center"/>
      </w:pPr>
      <w:r w:rsidRPr="000D2A50">
        <w:rPr>
          <w:rFonts w:hint="eastAsia"/>
          <w:b/>
        </w:rPr>
        <w:lastRenderedPageBreak/>
        <w:t>T</w:t>
      </w:r>
      <w:r w:rsidRPr="000D2A50">
        <w:rPr>
          <w:b/>
        </w:rPr>
        <w:t xml:space="preserve">able </w:t>
      </w:r>
      <w:r w:rsidR="00FC51DA" w:rsidRPr="000D2A50">
        <w:rPr>
          <w:b/>
        </w:rPr>
        <w:t>S</w:t>
      </w:r>
      <w:r w:rsidR="00873F80" w:rsidRPr="000D2A50">
        <w:rPr>
          <w:b/>
        </w:rPr>
        <w:t>3</w:t>
      </w:r>
      <w:r w:rsidR="005844E7">
        <w:t>.</w:t>
      </w:r>
      <w:r w:rsidR="00FC51DA">
        <w:t xml:space="preserve"> </w:t>
      </w:r>
      <w:r w:rsidR="005844E7">
        <w:t>Abundance</w:t>
      </w:r>
      <w:r w:rsidR="00FC51DA">
        <w:t xml:space="preserve"> of </w:t>
      </w:r>
      <w:r w:rsidR="00D746BE">
        <w:t xml:space="preserve">AS </w:t>
      </w:r>
      <w:r w:rsidR="00FC51DA">
        <w:t>MAGs assigned to</w:t>
      </w:r>
      <w:r>
        <w:t xml:space="preserve"> </w:t>
      </w:r>
      <w:r w:rsidR="00FC51DA">
        <w:t>each phylum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30"/>
        <w:gridCol w:w="1903"/>
        <w:gridCol w:w="1938"/>
        <w:gridCol w:w="2817"/>
      </w:tblGrid>
      <w:tr w:rsidR="00E22B10" w:rsidRPr="00E22B10" w:rsidTr="00615B0B">
        <w:trPr>
          <w:trHeight w:val="276"/>
          <w:jc w:val="center"/>
        </w:trPr>
        <w:tc>
          <w:tcPr>
            <w:tcW w:w="0" w:type="auto"/>
          </w:tcPr>
          <w:p w:rsidR="00E22B10" w:rsidRPr="006B5635" w:rsidRDefault="00E22B10" w:rsidP="00E22B10">
            <w:pPr>
              <w:spacing w:line="240" w:lineRule="auto"/>
              <w:jc w:val="left"/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</w:pPr>
            <w:r w:rsidRPr="006B5635">
              <w:rPr>
                <w:rFonts w:eastAsia="等线" w:cs="Times New Roman" w:hint="eastAsia"/>
                <w:b/>
                <w:snapToGrid/>
                <w:color w:val="000000"/>
                <w:kern w:val="0"/>
                <w:szCs w:val="24"/>
              </w:rPr>
              <w:t>D</w:t>
            </w:r>
            <w:r w:rsidRPr="006B5635"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  <w:t>omain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E22B10" w:rsidRPr="006B5635" w:rsidRDefault="00E22B10" w:rsidP="00E22B10">
            <w:pPr>
              <w:spacing w:line="240" w:lineRule="auto"/>
              <w:jc w:val="left"/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</w:pPr>
            <w:r w:rsidRPr="006B5635"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  <w:t>Phylum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E22B10" w:rsidRPr="006B5635" w:rsidRDefault="00E22B10" w:rsidP="00E22B10">
            <w:pPr>
              <w:wordWrap w:val="0"/>
              <w:spacing w:line="240" w:lineRule="auto"/>
              <w:jc w:val="left"/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</w:pPr>
            <w:r w:rsidRPr="006B5635"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  <w:t>Number of bins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E22B10" w:rsidRPr="006B5635" w:rsidRDefault="00E22B10" w:rsidP="00E22B10">
            <w:pPr>
              <w:wordWrap w:val="0"/>
              <w:spacing w:line="240" w:lineRule="auto"/>
              <w:jc w:val="left"/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</w:pPr>
            <w:r w:rsidRPr="006B5635"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  <w:t>Relative abundance (%)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 w:val="restart"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>
              <w:rPr>
                <w:rFonts w:eastAsia="等线" w:cs="Times New Roman" w:hint="eastAsia"/>
                <w:snapToGrid/>
                <w:color w:val="000000"/>
                <w:kern w:val="0"/>
                <w:sz w:val="22"/>
              </w:rPr>
              <w:t>B</w:t>
            </w:r>
            <w:r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acteri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Proteobacteri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5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24.84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Bacteroid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4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20.0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Patescibacteri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8.7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Myxococc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8.02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Actinobacteri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7.87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Planctomycet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5.97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Chloroflex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5.57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Acidobacteri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9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4.69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Verrucomicrobi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5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2.44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Bdellovibrion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3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1.66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Gemmatimonad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1.12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Nitrospir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88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Omnitroph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88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Elusimicrobi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83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Spirochaet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83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Eisenbacteri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64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Armatimonad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54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Cyanobacteri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49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AABM5-125-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29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UBP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24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Firmicute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2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Zixibacteri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2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Calditrich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2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KSB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2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Campylobacter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Firmicutes_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Desulfobacter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UBA101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OLB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Thermotog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Margulisbacteri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BRC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Cloacimonad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UBP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Nitrospirota_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10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Synergist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0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Fermentibacter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0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Bipolaricaul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0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Firmicutes_H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0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UBP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0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Fusobacteri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0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Hydrogenedent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0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Dependentiae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05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 w:val="restart"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>
              <w:rPr>
                <w:rFonts w:eastAsia="等线" w:cs="Times New Roman" w:hint="eastAsia"/>
                <w:snapToGrid/>
                <w:color w:val="000000"/>
                <w:kern w:val="0"/>
                <w:sz w:val="22"/>
              </w:rPr>
              <w:t>A</w:t>
            </w:r>
            <w:r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rchae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Halobacter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24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Micrarchae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29 </w:t>
            </w:r>
          </w:p>
        </w:tc>
      </w:tr>
      <w:tr w:rsidR="00E22B10" w:rsidRPr="00E22B10" w:rsidTr="00615B0B">
        <w:trPr>
          <w:trHeight w:val="276"/>
          <w:jc w:val="center"/>
        </w:trPr>
        <w:tc>
          <w:tcPr>
            <w:tcW w:w="0" w:type="auto"/>
            <w:vMerge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lef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Nanoarchaeot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E22B10" w:rsidRPr="00E22B10" w:rsidRDefault="00E22B10" w:rsidP="00E22B10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 w:val="22"/>
              </w:rPr>
            </w:pPr>
            <w:r w:rsidRPr="00E22B10">
              <w:rPr>
                <w:rFonts w:eastAsia="等线" w:cs="Times New Roman"/>
                <w:snapToGrid/>
                <w:color w:val="000000"/>
                <w:kern w:val="0"/>
                <w:sz w:val="22"/>
              </w:rPr>
              <w:t xml:space="preserve">0.49 </w:t>
            </w:r>
          </w:p>
        </w:tc>
      </w:tr>
    </w:tbl>
    <w:p w:rsidR="00433657" w:rsidRDefault="00433657">
      <w:pPr>
        <w:sectPr w:rsidR="00433657" w:rsidSect="00E22B10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73F80" w:rsidRDefault="00873F80"/>
    <w:p w:rsidR="00CB4E5F" w:rsidRDefault="00C928B9" w:rsidP="00615B0B">
      <w:pPr>
        <w:jc w:val="center"/>
      </w:pPr>
      <w:r w:rsidRPr="000D2A50">
        <w:rPr>
          <w:rFonts w:hint="eastAsia"/>
          <w:b/>
        </w:rPr>
        <w:t>T</w:t>
      </w:r>
      <w:r w:rsidRPr="000D2A50">
        <w:rPr>
          <w:b/>
        </w:rPr>
        <w:t>able S</w:t>
      </w:r>
      <w:r w:rsidR="00D918B2">
        <w:rPr>
          <w:b/>
        </w:rPr>
        <w:t>4</w:t>
      </w:r>
      <w:r w:rsidR="005844E7">
        <w:t xml:space="preserve">. </w:t>
      </w:r>
      <w:r w:rsidR="005844E7" w:rsidRPr="005844E7">
        <w:t>Prediction report</w:t>
      </w:r>
      <w:r w:rsidR="00CB4E5F">
        <w:t xml:space="preserve"> of the random forest model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90"/>
        <w:gridCol w:w="1163"/>
        <w:gridCol w:w="856"/>
        <w:gridCol w:w="1096"/>
      </w:tblGrid>
      <w:tr w:rsidR="00D746BE" w:rsidRPr="00294028" w:rsidTr="00615B0B">
        <w:trPr>
          <w:trHeight w:val="276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46BE" w:rsidRPr="006B5635" w:rsidRDefault="00D746BE" w:rsidP="00DC22C9">
            <w:pPr>
              <w:spacing w:line="240" w:lineRule="auto"/>
              <w:jc w:val="left"/>
              <w:rPr>
                <w:rFonts w:cs="Times New Roman"/>
                <w:b/>
                <w:snapToGrid/>
                <w:kern w:val="0"/>
                <w:szCs w:val="24"/>
              </w:rPr>
            </w:pPr>
            <w:r w:rsidRPr="006B5635">
              <w:rPr>
                <w:rFonts w:cs="Times New Roman" w:hint="eastAsia"/>
                <w:b/>
                <w:snapToGrid/>
                <w:kern w:val="0"/>
                <w:szCs w:val="24"/>
              </w:rPr>
              <w:t>C</w:t>
            </w:r>
            <w:r w:rsidRPr="006B5635">
              <w:rPr>
                <w:rFonts w:cs="Times New Roman"/>
                <w:b/>
                <w:snapToGrid/>
                <w:kern w:val="0"/>
                <w:szCs w:val="24"/>
              </w:rPr>
              <w:t>ategory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46BE" w:rsidRPr="006B5635" w:rsidRDefault="00D746BE" w:rsidP="00DC22C9">
            <w:pPr>
              <w:spacing w:line="240" w:lineRule="auto"/>
              <w:jc w:val="left"/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</w:pPr>
            <w:r w:rsidRPr="006B5635"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  <w:t>Precisio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46BE" w:rsidRPr="006B5635" w:rsidRDefault="00D746BE" w:rsidP="00DC22C9">
            <w:pPr>
              <w:spacing w:line="240" w:lineRule="auto"/>
              <w:jc w:val="left"/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</w:pPr>
            <w:r w:rsidRPr="006B5635"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  <w:t>Recal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46BE" w:rsidRPr="006B5635" w:rsidRDefault="00D746BE" w:rsidP="00DC22C9">
            <w:pPr>
              <w:spacing w:line="240" w:lineRule="auto"/>
              <w:jc w:val="left"/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</w:pPr>
            <w:r w:rsidRPr="006B5635">
              <w:rPr>
                <w:rFonts w:eastAsia="等线" w:cs="Times New Roman"/>
                <w:b/>
                <w:snapToGrid/>
                <w:color w:val="000000"/>
                <w:kern w:val="0"/>
                <w:szCs w:val="24"/>
              </w:rPr>
              <w:t>F1-score</w:t>
            </w:r>
          </w:p>
        </w:tc>
      </w:tr>
      <w:tr w:rsidR="00D746BE" w:rsidRPr="00294028" w:rsidTr="00615B0B">
        <w:trPr>
          <w:trHeight w:val="276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46BE" w:rsidRPr="00C928B9" w:rsidRDefault="00D746BE" w:rsidP="00294028">
            <w:pPr>
              <w:wordWrap w:val="0"/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Cs w:val="24"/>
              </w:rPr>
            </w:pPr>
            <w:r w:rsidRPr="00294028"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AS MAG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46BE" w:rsidRPr="00C928B9" w:rsidRDefault="00D746BE" w:rsidP="008F3ADA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Cs w:val="24"/>
              </w:rPr>
            </w:pPr>
            <w:r w:rsidRPr="00C928B9"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0.9</w:t>
            </w:r>
            <w:r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46BE" w:rsidRPr="00C928B9" w:rsidRDefault="00D746BE" w:rsidP="008F3ADA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Cs w:val="24"/>
              </w:rPr>
            </w:pPr>
            <w:r w:rsidRPr="00C928B9"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0.</w:t>
            </w:r>
            <w:r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46BE" w:rsidRPr="00C928B9" w:rsidRDefault="00D746BE" w:rsidP="008F3ADA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Cs w:val="24"/>
              </w:rPr>
            </w:pPr>
            <w:r w:rsidRPr="00C928B9"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0.</w:t>
            </w:r>
            <w:r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93</w:t>
            </w:r>
          </w:p>
        </w:tc>
      </w:tr>
      <w:tr w:rsidR="00D746BE" w:rsidRPr="00294028" w:rsidTr="00615B0B">
        <w:trPr>
          <w:trHeight w:val="276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:rsidR="00D746BE" w:rsidRPr="00C928B9" w:rsidRDefault="00D746BE" w:rsidP="00294028">
            <w:pPr>
              <w:wordWrap w:val="0"/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Cs w:val="24"/>
              </w:rPr>
            </w:pPr>
            <w:r w:rsidRPr="00294028"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Non-AS MAGs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746BE" w:rsidRPr="00C928B9" w:rsidRDefault="00D746BE" w:rsidP="008F3ADA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Cs w:val="24"/>
              </w:rPr>
            </w:pPr>
            <w:r w:rsidRPr="00C928B9"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0.9</w:t>
            </w:r>
            <w:r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746BE" w:rsidRPr="00C928B9" w:rsidRDefault="00D746BE" w:rsidP="00A75491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Cs w:val="24"/>
              </w:rPr>
            </w:pPr>
            <w:r w:rsidRPr="00C928B9"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0.9</w:t>
            </w:r>
            <w:r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:rsidR="00D746BE" w:rsidRPr="00C928B9" w:rsidRDefault="00D746BE" w:rsidP="008F3ADA">
            <w:pPr>
              <w:spacing w:line="240" w:lineRule="auto"/>
              <w:jc w:val="right"/>
              <w:rPr>
                <w:rFonts w:eastAsia="等线" w:cs="Times New Roman"/>
                <w:snapToGrid/>
                <w:color w:val="000000"/>
                <w:kern w:val="0"/>
                <w:szCs w:val="24"/>
              </w:rPr>
            </w:pPr>
            <w:r w:rsidRPr="00C928B9"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0.9</w:t>
            </w:r>
            <w:r>
              <w:rPr>
                <w:rFonts w:eastAsia="等线" w:cs="Times New Roman"/>
                <w:snapToGrid/>
                <w:color w:val="000000"/>
                <w:kern w:val="0"/>
                <w:szCs w:val="24"/>
              </w:rPr>
              <w:t>8</w:t>
            </w:r>
          </w:p>
        </w:tc>
      </w:tr>
    </w:tbl>
    <w:p w:rsidR="00755B92" w:rsidRDefault="00755B92" w:rsidP="00D746BE">
      <w:pPr>
        <w:spacing w:line="240" w:lineRule="auto"/>
      </w:pPr>
    </w:p>
    <w:p w:rsidR="00D34877" w:rsidRDefault="00D34877" w:rsidP="00615B0B">
      <w:pPr>
        <w:spacing w:line="240" w:lineRule="auto"/>
        <w:ind w:left="1260" w:firstLine="420"/>
      </w:pPr>
      <w:r>
        <w:t>Precision=True Positive / (True Positive + False Positive)</w:t>
      </w:r>
    </w:p>
    <w:p w:rsidR="00D34877" w:rsidRDefault="00D34877" w:rsidP="00615B0B">
      <w:pPr>
        <w:spacing w:line="240" w:lineRule="auto"/>
        <w:ind w:left="1260" w:firstLine="420"/>
      </w:pPr>
      <w:r>
        <w:t>Recall=True Positive / (True Positive + False Negative)</w:t>
      </w:r>
    </w:p>
    <w:p w:rsidR="00D34877" w:rsidRDefault="00D34877" w:rsidP="00615B0B">
      <w:pPr>
        <w:spacing w:line="240" w:lineRule="auto"/>
        <w:ind w:left="1260" w:firstLine="420"/>
      </w:pPr>
      <w:r>
        <w:t>F1-score = 2*Precison*Recall / (Precison + Recall)</w:t>
      </w:r>
    </w:p>
    <w:p w:rsidR="00D746BE" w:rsidRDefault="00D746BE" w:rsidP="00FF7953">
      <w:pPr>
        <w:sectPr w:rsidR="00D746BE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877AEE" w:rsidRPr="00AA32B2" w:rsidRDefault="00877AEE" w:rsidP="00877AEE">
      <w:r w:rsidRPr="00AA32B2">
        <w:rPr>
          <w:b/>
        </w:rPr>
        <w:lastRenderedPageBreak/>
        <w:t xml:space="preserve">Table </w:t>
      </w:r>
      <w:r>
        <w:rPr>
          <w:rFonts w:hint="eastAsia"/>
          <w:b/>
        </w:rPr>
        <w:t>S</w:t>
      </w:r>
      <w:r>
        <w:rPr>
          <w:b/>
        </w:rPr>
        <w:t>5</w:t>
      </w:r>
      <w:r w:rsidRPr="00AA32B2">
        <w:t>. Importance values and descriptions of the to</w:t>
      </w:r>
      <w:bookmarkStart w:id="0" w:name="_GoBack"/>
      <w:bookmarkEnd w:id="0"/>
      <w:r w:rsidRPr="00AA32B2">
        <w:t>p 20 COGs identified by random forest model to differentiate the AS and non-AS MAG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7"/>
        <w:gridCol w:w="1036"/>
        <w:gridCol w:w="11448"/>
      </w:tblGrid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/>
                <w:sz w:val="18"/>
                <w:szCs w:val="18"/>
              </w:rPr>
              <w:t>I</w:t>
            </w:r>
            <w:r w:rsidRPr="00AA32B2">
              <w:rPr>
                <w:rFonts w:cs="Times New Roman" w:hint="eastAsia"/>
                <w:sz w:val="18"/>
                <w:szCs w:val="18"/>
              </w:rPr>
              <w:t>mportance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Description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0168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35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Trk-type K+ transport systems, membrane components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1115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25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Na+/alanine symporter [Amino acid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0586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22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Uncharacterized membrane protein DedA, SNARE-associated domain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0569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21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Trk K+ transport system, NAD-binding component [Inorganic ion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2011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15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ABC-type methionine transport system, permease component [Amino acid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3033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14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Tryptophanase [Amino acid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1236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11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RNA processing exonuclease, beta-lactamase fold, Cft2 family [Translation, ribosomal structure and biogenesis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1328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10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Anaerobic ribonucleoside-triphosphate reductase [Nucleotide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1464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10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ABC-type metal ion transport system, periplasmic component/surface antigen [Inorganic ion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0693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9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Putative intracellular protease/amidase [General function prediction only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0861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9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Membrane protein TerC, possibly involved in tellurium resistance [Inorganic ion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1636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8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Predicted ATPase, Adenine nucleotide alpha hydrolases (AANH) superfamily [General function prediction only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3324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7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Predicted enzyme related to lactoylglutathione lyase [General function prediction only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2107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7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Menaquinone biosynthesis enzyme MqnD [Coenzyme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1979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7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Alcohol dehydrogenase YqhD, Fe-dependent ADH family [Energy production and conversion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1883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7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Na+-transporting methylmalonyl-CoA/oxaloacetate decarboxylase, beta subunit [Energy production and conversion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2252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6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Xanthine/uracil/vitamin C permease, AzgA family [Nucleotide transport and metabolism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2114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6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Adenylate cyclase, class 3 [Signal transduction mechanisms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2846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6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Iron-sulfur cluster repair protein YtfE, RIC family, contains ScdAN and hemerythrin domains [Posttranslational modification, protein turnover, chaperones]</w:t>
            </w:r>
          </w:p>
        </w:tc>
      </w:tr>
      <w:tr w:rsidR="00877AEE" w:rsidRPr="00AA32B2" w:rsidTr="00877AEE">
        <w:trPr>
          <w:trHeight w:val="285"/>
        </w:trPr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COG1884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 xml:space="preserve">0.006 </w:t>
            </w:r>
          </w:p>
        </w:tc>
        <w:tc>
          <w:tcPr>
            <w:tcW w:w="0" w:type="auto"/>
            <w:noWrap/>
            <w:vAlign w:val="center"/>
            <w:hideMark/>
          </w:tcPr>
          <w:p w:rsidR="00877AEE" w:rsidRPr="00AA32B2" w:rsidRDefault="00877AEE" w:rsidP="00877AEE">
            <w:pPr>
              <w:snapToGrid w:val="0"/>
              <w:rPr>
                <w:rFonts w:cs="Times New Roman"/>
                <w:sz w:val="18"/>
                <w:szCs w:val="18"/>
              </w:rPr>
            </w:pPr>
            <w:r w:rsidRPr="00AA32B2">
              <w:rPr>
                <w:rFonts w:cs="Times New Roman" w:hint="eastAsia"/>
                <w:sz w:val="18"/>
                <w:szCs w:val="18"/>
              </w:rPr>
              <w:t>Methylmalonyl-CoA mutase, N-terminal domain/subunit [Lipid transport and metabolism]</w:t>
            </w:r>
          </w:p>
        </w:tc>
      </w:tr>
    </w:tbl>
    <w:p w:rsidR="00877AEE" w:rsidRDefault="00877AEE" w:rsidP="00FF7953">
      <w:pPr>
        <w:sectPr w:rsidR="00877AEE" w:rsidSect="00877AEE">
          <w:pgSz w:w="16838" w:h="11906" w:orient="landscape"/>
          <w:pgMar w:top="1800" w:right="1440" w:bottom="1800" w:left="1440" w:header="851" w:footer="992" w:gutter="0"/>
          <w:cols w:space="425"/>
          <w:docGrid w:type="lines" w:linePitch="326"/>
        </w:sectPr>
      </w:pPr>
    </w:p>
    <w:p w:rsidR="00877AEE" w:rsidRDefault="00877AEE" w:rsidP="00FF7953"/>
    <w:p w:rsidR="00877AEE" w:rsidRDefault="00877AEE" w:rsidP="00FF7953"/>
    <w:p w:rsidR="00877AEE" w:rsidRPr="00877AEE" w:rsidRDefault="00877AEE" w:rsidP="00FF7953"/>
    <w:p w:rsidR="002C6520" w:rsidRDefault="00875695"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5.2pt;height:293.4pt">
            <v:imagedata r:id="rId9" o:title="FigureS1"/>
          </v:shape>
        </w:pict>
      </w:r>
    </w:p>
    <w:p w:rsidR="00B91AF6" w:rsidRDefault="00FC51DA">
      <w:r w:rsidRPr="00755B92">
        <w:rPr>
          <w:rFonts w:hint="eastAsia"/>
          <w:b/>
        </w:rPr>
        <w:t>F</w:t>
      </w:r>
      <w:r w:rsidRPr="00755B92">
        <w:rPr>
          <w:b/>
        </w:rPr>
        <w:t>ig</w:t>
      </w:r>
      <w:r w:rsidR="00F50D07">
        <w:rPr>
          <w:b/>
        </w:rPr>
        <w:t>.</w:t>
      </w:r>
      <w:r w:rsidRPr="00755B92">
        <w:rPr>
          <w:b/>
        </w:rPr>
        <w:t xml:space="preserve"> S1</w:t>
      </w:r>
      <w:r>
        <w:t xml:space="preserve"> </w:t>
      </w:r>
      <w:r w:rsidR="00250DF9" w:rsidRPr="00250DF9">
        <w:t>Geographical</w:t>
      </w:r>
      <w:r w:rsidR="00250DF9">
        <w:t xml:space="preserve"> l</w:t>
      </w:r>
      <w:r>
        <w:t xml:space="preserve">ocations of </w:t>
      </w:r>
      <w:r w:rsidR="008E4E3F">
        <w:t>the WWTPs where</w:t>
      </w:r>
      <w:r>
        <w:t xml:space="preserve"> activated sludge samples</w:t>
      </w:r>
      <w:r w:rsidR="008E4E3F">
        <w:t xml:space="preserve"> were collected</w:t>
      </w:r>
      <w:r w:rsidR="00250DF9">
        <w:t xml:space="preserve"> by us and other researchers.</w:t>
      </w:r>
      <w:r>
        <w:t xml:space="preserve"> </w:t>
      </w:r>
    </w:p>
    <w:p w:rsidR="00B91AF6" w:rsidRPr="00250DF9" w:rsidRDefault="00B91AF6"/>
    <w:p w:rsidR="00B91AF6" w:rsidRDefault="00B91AF6"/>
    <w:p w:rsidR="00B91AF6" w:rsidRDefault="00B91AF6"/>
    <w:p w:rsidR="00B91AF6" w:rsidRDefault="00B91AF6"/>
    <w:p w:rsidR="00B91AF6" w:rsidRDefault="00B91AF6"/>
    <w:p w:rsidR="00B91AF6" w:rsidRDefault="00B91AF6"/>
    <w:p w:rsidR="00BC0FA0" w:rsidRDefault="00BC0FA0" w:rsidP="00FC51DA">
      <w:pPr>
        <w:jc w:val="center"/>
      </w:pPr>
    </w:p>
    <w:p w:rsidR="00BC0FA0" w:rsidRDefault="00BC0FA0" w:rsidP="00FC51DA">
      <w:pPr>
        <w:jc w:val="center"/>
      </w:pPr>
    </w:p>
    <w:p w:rsidR="00B91AF6" w:rsidRDefault="00B91AF6"/>
    <w:p w:rsidR="00B91AF6" w:rsidRDefault="00FC51DA">
      <w:r>
        <w:t xml:space="preserve"> </w:t>
      </w:r>
    </w:p>
    <w:p w:rsidR="00044ADF" w:rsidRDefault="00044ADF"/>
    <w:p w:rsidR="00044ADF" w:rsidRDefault="00044ADF"/>
    <w:p w:rsidR="003533EB" w:rsidRDefault="003533EB"/>
    <w:p w:rsidR="003533EB" w:rsidRDefault="003533EB"/>
    <w:p w:rsidR="003533EB" w:rsidRDefault="002D22C4" w:rsidP="002D22C4">
      <w:pPr>
        <w:jc w:val="center"/>
      </w:pPr>
      <w:r>
        <w:rPr>
          <w:noProof/>
          <w:lang w:val="en-GB" w:eastAsia="en-GB"/>
        </w:rPr>
        <mc:AlternateContent>
          <mc:Choice Requires="wpg">
            <w:drawing>
              <wp:inline distT="0" distB="0" distL="0" distR="0">
                <wp:extent cx="3171720" cy="6336000"/>
                <wp:effectExtent l="0" t="0" r="0" b="8255"/>
                <wp:docPr id="4" name="组合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171720" cy="6336000"/>
                          <a:chOff x="0" y="0"/>
                          <a:chExt cx="3171720" cy="6336000"/>
                        </a:xfrm>
                      </wpg:grpSpPr>
                      <pic:pic xmlns:pic="http://schemas.openxmlformats.org/drawingml/2006/picture">
                        <pic:nvPicPr>
                          <pic:cNvPr id="5" name="图片 5"/>
                          <pic:cNvPicPr>
                            <a:picLocks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68000" cy="3168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  <pic:pic xmlns:pic="http://schemas.openxmlformats.org/drawingml/2006/picture">
                        <pic:nvPicPr>
                          <pic:cNvPr id="6" name="图片 6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3168000"/>
                            <a:ext cx="3171720" cy="3168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wpg:wgp>
                  </a:graphicData>
                </a:graphic>
              </wp:inline>
            </w:drawing>
          </mc:Choice>
          <mc:Fallback xmlns:w16se="http://schemas.microsoft.com/office/word/2015/wordml/symex" xmlns:w15="http://schemas.microsoft.com/office/word/2012/wordml" xmlns:cx1="http://schemas.microsoft.com/office/drawing/2015/9/8/chartex" xmlns:cx="http://schemas.microsoft.com/office/drawing/2014/chartex">
            <w:pict>
              <v:group w14:anchorId="33E53430" id="组合 5" o:spid="_x0000_s1026" style="width:249.75pt;height:498.9pt;mso-position-horizontal-relative:char;mso-position-vertical-relative:line" coordsize="31717,6336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">
                <v:shape id="图片 5" o:spid="_x0000_s1027" type="#_x0000_t75" style="position:absolute;width:31680;height:316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">
                  <v:imagedata r:id="rId12" o:title=""/>
                  <v:path arrowok="t"/>
                  <o:lock v:ext="edit" aspectratio="f"/>
                </v:shape>
                <v:shape id="图片 6" o:spid="_x0000_s1028" type="#_x0000_t75" style="position:absolute;top:31680;width:31717;height:316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">
                  <v:imagedata r:id="rId13" o:title=""/>
                  <v:path arrowok="t"/>
                </v:shape>
                <w10:anchorlock/>
              </v:group>
            </w:pict>
          </mc:Fallback>
        </mc:AlternateContent>
      </w:r>
    </w:p>
    <w:p w:rsidR="003533EB" w:rsidRDefault="003533EB">
      <w:r w:rsidRPr="00755B92">
        <w:rPr>
          <w:rFonts w:hint="eastAsia"/>
          <w:b/>
        </w:rPr>
        <w:t>F</w:t>
      </w:r>
      <w:r w:rsidRPr="00755B92">
        <w:rPr>
          <w:b/>
        </w:rPr>
        <w:t>ig</w:t>
      </w:r>
      <w:r w:rsidR="00F50D07">
        <w:rPr>
          <w:b/>
        </w:rPr>
        <w:t>.</w:t>
      </w:r>
      <w:r w:rsidRPr="00755B92">
        <w:rPr>
          <w:b/>
        </w:rPr>
        <w:t xml:space="preserve"> S</w:t>
      </w:r>
      <w:r w:rsidR="00D71E96" w:rsidRPr="00755B92">
        <w:rPr>
          <w:b/>
        </w:rPr>
        <w:t>2</w:t>
      </w:r>
      <w:r w:rsidR="005844E7">
        <w:t xml:space="preserve"> </w:t>
      </w:r>
      <w:r w:rsidR="0001068A">
        <w:t>Associations between MAG completeness and number of contigs</w:t>
      </w:r>
      <w:r w:rsidR="00A01501">
        <w:t xml:space="preserve"> (a)</w:t>
      </w:r>
      <w:r w:rsidR="0001068A">
        <w:t>, and a</w:t>
      </w:r>
      <w:r w:rsidR="0001068A" w:rsidRPr="0001068A">
        <w:t>ssociations between MAG completeness and number of contigs</w:t>
      </w:r>
      <w:r w:rsidR="00A01501">
        <w:t xml:space="preserve"> (b)</w:t>
      </w:r>
      <w:r w:rsidR="00250DF9">
        <w:t>.</w:t>
      </w:r>
    </w:p>
    <w:p w:rsidR="00F95AEB" w:rsidRDefault="00F95AEB"/>
    <w:p w:rsidR="003533EB" w:rsidRDefault="003533EB">
      <w:pPr>
        <w:sectPr w:rsidR="003533EB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FD297F" w:rsidRDefault="00FD297F" w:rsidP="00FD297F">
      <w:pPr>
        <w:snapToGrid w:val="0"/>
        <w:spacing w:line="288" w:lineRule="auto"/>
        <w:jc w:val="center"/>
      </w:pPr>
      <w:r>
        <w:rPr>
          <w:noProof/>
          <w:lang w:val="en-GB" w:eastAsia="en-GB"/>
        </w:rPr>
        <w:lastRenderedPageBreak/>
        <w:drawing>
          <wp:inline distT="0" distB="0" distL="0" distR="0" wp14:anchorId="1325D73B" wp14:editId="2DBEC10A">
            <wp:extent cx="3047344" cy="2520000"/>
            <wp:effectExtent l="0" t="0" r="127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7344" cy="252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D297F" w:rsidRDefault="00FD297F" w:rsidP="00FD297F">
      <w:r w:rsidRPr="00FD297F">
        <w:rPr>
          <w:rFonts w:hint="eastAsia"/>
          <w:b/>
        </w:rPr>
        <w:t>Fig</w:t>
      </w:r>
      <w:r w:rsidRPr="00FD297F">
        <w:rPr>
          <w:b/>
        </w:rPr>
        <w:t>. S3</w:t>
      </w:r>
      <w:r w:rsidRPr="00FD297F">
        <w:t xml:space="preserve"> </w:t>
      </w:r>
      <w:r w:rsidRPr="00FD297F">
        <w:rPr>
          <w:rFonts w:hint="eastAsia"/>
        </w:rPr>
        <w:t>Venn</w:t>
      </w:r>
      <w:r w:rsidRPr="00FD297F">
        <w:t xml:space="preserve"> diagram showing the shared and unique </w:t>
      </w:r>
      <w:r>
        <w:t>MAGs</w:t>
      </w:r>
      <w:r w:rsidRPr="00FD297F">
        <w:t xml:space="preserve"> of WWTP1, WWTP2, WWTP3 and WWTP4.</w:t>
      </w:r>
    </w:p>
    <w:p w:rsidR="00FD297F" w:rsidRPr="00FD297F" w:rsidRDefault="00FD297F">
      <w:pPr>
        <w:sectPr w:rsidR="00FD297F" w:rsidRPr="00FD297F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3533EB" w:rsidRDefault="003533EB"/>
    <w:p w:rsidR="00FD297F" w:rsidRDefault="00FD297F"/>
    <w:p w:rsidR="00FD297F" w:rsidRDefault="00FD297F"/>
    <w:p w:rsidR="00255446" w:rsidRDefault="00875695">
      <w:r>
        <w:pict>
          <v:shape id="_x0000_i1026" type="#_x0000_t75" style="width:415.75pt;height:311.3pt">
            <v:imagedata r:id="rId15" o:title="ProteinComp-1"/>
          </v:shape>
        </w:pict>
      </w:r>
    </w:p>
    <w:p w:rsidR="003C71D1" w:rsidRDefault="003C71D1">
      <w:r w:rsidRPr="00755B92">
        <w:rPr>
          <w:rFonts w:hint="eastAsia"/>
          <w:b/>
        </w:rPr>
        <w:t>F</w:t>
      </w:r>
      <w:r w:rsidRPr="00755B92">
        <w:rPr>
          <w:b/>
        </w:rPr>
        <w:t>ig</w:t>
      </w:r>
      <w:r w:rsidR="00F50D07">
        <w:rPr>
          <w:b/>
        </w:rPr>
        <w:t>.</w:t>
      </w:r>
      <w:r w:rsidRPr="00755B92">
        <w:rPr>
          <w:b/>
        </w:rPr>
        <w:t xml:space="preserve"> S</w:t>
      </w:r>
      <w:r w:rsidR="00FD297F">
        <w:rPr>
          <w:b/>
        </w:rPr>
        <w:t>4</w:t>
      </w:r>
      <w:r w:rsidR="00A01501">
        <w:t xml:space="preserve"> </w:t>
      </w:r>
      <w:r w:rsidR="00250DF9">
        <w:t>Profile of p</w:t>
      </w:r>
      <w:r w:rsidR="00A01501">
        <w:t xml:space="preserve">rotein </w:t>
      </w:r>
      <w:r w:rsidR="00250DF9">
        <w:t xml:space="preserve">sequences </w:t>
      </w:r>
      <w:r w:rsidR="00A01501">
        <w:t xml:space="preserve">identity </w:t>
      </w:r>
      <w:r w:rsidR="00132621">
        <w:t>between</w:t>
      </w:r>
      <w:r w:rsidR="00A01501">
        <w:t xml:space="preserve"> different WWTPs</w:t>
      </w:r>
      <w:r w:rsidR="00250DF9">
        <w:t>.</w:t>
      </w:r>
      <w:r w:rsidR="00ED549F">
        <w:t xml:space="preserve"> </w:t>
      </w:r>
      <w:r w:rsidR="00ED549F" w:rsidRPr="00ED549F">
        <w:t xml:space="preserve">The protein sequences predicted from all assembly contigs </w:t>
      </w:r>
      <w:r w:rsidR="0068717E">
        <w:t xml:space="preserve">of each WWTP </w:t>
      </w:r>
      <w:r w:rsidR="00ED549F" w:rsidRPr="00ED549F">
        <w:t>were</w:t>
      </w:r>
      <w:r w:rsidR="0068717E">
        <w:t xml:space="preserve"> compared each other with Diamond and then the best hits of the protein sequences were counted and summarized. </w:t>
      </w:r>
    </w:p>
    <w:p w:rsidR="00255446" w:rsidRDefault="00255446"/>
    <w:p w:rsidR="00D840A5" w:rsidRDefault="00D840A5"/>
    <w:p w:rsidR="00D840A5" w:rsidRDefault="00D840A5"/>
    <w:p w:rsidR="00F95AEB" w:rsidRDefault="00875695" w:rsidP="002B1FAD">
      <w:pPr>
        <w:jc w:val="center"/>
      </w:pPr>
      <w:r>
        <w:lastRenderedPageBreak/>
        <w:pict>
          <v:shape id="_x0000_i1027" type="#_x0000_t75" style="width:237.65pt;height:486.7pt">
            <v:imagedata r:id="rId16" o:title="FigureS4"/>
          </v:shape>
        </w:pict>
      </w:r>
    </w:p>
    <w:p w:rsidR="00DC22C9" w:rsidRDefault="003C71D1">
      <w:r w:rsidRPr="00755B92">
        <w:rPr>
          <w:b/>
        </w:rPr>
        <w:t>Fig</w:t>
      </w:r>
      <w:r w:rsidR="00F50D07">
        <w:rPr>
          <w:b/>
        </w:rPr>
        <w:t>.</w:t>
      </w:r>
      <w:r w:rsidRPr="00755B92">
        <w:rPr>
          <w:b/>
        </w:rPr>
        <w:t xml:space="preserve"> S</w:t>
      </w:r>
      <w:r w:rsidR="00FD297F">
        <w:rPr>
          <w:b/>
        </w:rPr>
        <w:t>5</w:t>
      </w:r>
      <w:r w:rsidR="00A01501">
        <w:t xml:space="preserve"> R</w:t>
      </w:r>
      <w:r w:rsidR="00A01501" w:rsidRPr="00A01501">
        <w:t>andom forest parameter tuning</w:t>
      </w:r>
      <w:r w:rsidR="00005AB7">
        <w:t xml:space="preserve"> and optimization</w:t>
      </w:r>
      <w:r w:rsidR="00A01501">
        <w:t>. (a) Number of trees</w:t>
      </w:r>
      <w:r w:rsidR="00D34426">
        <w:t xml:space="preserve"> (n_estimators)</w:t>
      </w:r>
      <w:r w:rsidR="00A01501">
        <w:t>; (b) Tree depth; (c) Max</w:t>
      </w:r>
      <w:r w:rsidR="00D34426">
        <w:t>imum</w:t>
      </w:r>
      <w:r w:rsidR="00A01501">
        <w:t xml:space="preserve"> features.</w:t>
      </w:r>
    </w:p>
    <w:p w:rsidR="00DC22C9" w:rsidRDefault="00DC22C9"/>
    <w:p w:rsidR="007D5CD0" w:rsidRDefault="007D5CD0">
      <w:pPr>
        <w:sectPr w:rsidR="007D5CD0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7D5CD0" w:rsidRDefault="007D5CD0" w:rsidP="007D5CD0">
      <w:r>
        <w:rPr>
          <w:noProof/>
          <w:lang w:val="en-GB" w:eastAsia="en-GB"/>
        </w:rPr>
        <w:lastRenderedPageBreak/>
        <w:drawing>
          <wp:inline distT="0" distB="0" distL="0" distR="0">
            <wp:extent cx="5106035" cy="6122670"/>
            <wp:effectExtent l="0" t="0" r="0" b="0"/>
            <wp:docPr id="3" name="图片 3" descr="hm-bins-wrong-result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hm-bins-wrong-results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6035" cy="6122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D5CD0" w:rsidRDefault="007D5CD0" w:rsidP="007D5CD0"/>
    <w:p w:rsidR="007D5CD0" w:rsidRDefault="007D5CD0" w:rsidP="007D5CD0">
      <w:r w:rsidRPr="00755B92">
        <w:rPr>
          <w:b/>
        </w:rPr>
        <w:t>Fig</w:t>
      </w:r>
      <w:r w:rsidR="00F50D07">
        <w:rPr>
          <w:b/>
        </w:rPr>
        <w:t>.</w:t>
      </w:r>
      <w:r w:rsidRPr="00755B92">
        <w:rPr>
          <w:b/>
        </w:rPr>
        <w:t xml:space="preserve"> S</w:t>
      </w:r>
      <w:r w:rsidR="00FD297F">
        <w:rPr>
          <w:b/>
        </w:rPr>
        <w:t>6</w:t>
      </w:r>
      <w:r>
        <w:t xml:space="preserve"> Phylogeny of the </w:t>
      </w:r>
      <w:r w:rsidRPr="00D71E96">
        <w:t>erroneous</w:t>
      </w:r>
      <w:r>
        <w:t xml:space="preserve">ly predicted MAGs. The topology of this tree is exactly same with Figure 1b. Extended lines were added to show positions of the </w:t>
      </w:r>
      <w:r w:rsidRPr="00D71E96">
        <w:t>erroneous</w:t>
      </w:r>
      <w:r>
        <w:t xml:space="preserve">ly predicted MAGs.  </w:t>
      </w:r>
    </w:p>
    <w:p w:rsidR="007D5CD0" w:rsidRPr="007D5CD0" w:rsidRDefault="007D5CD0"/>
    <w:p w:rsidR="003533EB" w:rsidRDefault="003533EB">
      <w:r>
        <w:br w:type="page"/>
      </w:r>
    </w:p>
    <w:p w:rsidR="003533EB" w:rsidRDefault="003533EB"/>
    <w:p w:rsidR="003533EB" w:rsidRPr="003533EB" w:rsidRDefault="003533EB">
      <w:pPr>
        <w:rPr>
          <w:b/>
        </w:rPr>
      </w:pPr>
      <w:r w:rsidRPr="003533EB">
        <w:rPr>
          <w:rFonts w:hint="eastAsia"/>
          <w:b/>
        </w:rPr>
        <w:t>R</w:t>
      </w:r>
      <w:r w:rsidRPr="003533EB">
        <w:rPr>
          <w:b/>
        </w:rPr>
        <w:t>eference</w:t>
      </w:r>
      <w:r w:rsidR="00A01501">
        <w:rPr>
          <w:b/>
        </w:rPr>
        <w:t>s</w:t>
      </w:r>
      <w:r w:rsidRPr="003533EB">
        <w:rPr>
          <w:b/>
        </w:rPr>
        <w:t>:</w:t>
      </w:r>
    </w:p>
    <w:p w:rsidR="003533EB" w:rsidRDefault="003533EB"/>
    <w:p w:rsidR="00D918B2" w:rsidRPr="00D918B2" w:rsidRDefault="00DC22C9" w:rsidP="00D918B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D918B2" w:rsidRPr="00D918B2">
        <w:t>Chu, B.T., Petrovich, M.L., Chaudhary, A., Wright, D., Murphy, B., Wells, G. and Poretsky, R., 2018. Metagenomics reveals the impact of wastewater treatment plants on the dispersal of microorganisms and genes in aquatic sediments. Applied and Environmental Microbiology 84(5), e02168-02117.</w:t>
      </w:r>
      <w:bookmarkEnd w:id="1"/>
    </w:p>
    <w:p w:rsidR="00D918B2" w:rsidRPr="00D918B2" w:rsidRDefault="00D918B2" w:rsidP="00D918B2">
      <w:pPr>
        <w:pStyle w:val="EndNoteBibliography"/>
        <w:ind w:left="720" w:hanging="720"/>
      </w:pPr>
      <w:bookmarkStart w:id="2" w:name="_ENREF_2"/>
      <w:r w:rsidRPr="00D918B2">
        <w:t>Ibarbalz, F.M., Orellana, E., Figuerola, E.L. and Erijman, L., 2016. Shotgun metagenomic profiles have a high capacity to discriminate samples of activated sludge according to wastewater type. Applied and Environmental Microbiology 82(17), 5186-5196.</w:t>
      </w:r>
      <w:bookmarkEnd w:id="2"/>
    </w:p>
    <w:p w:rsidR="00D918B2" w:rsidRPr="00D918B2" w:rsidRDefault="00D918B2" w:rsidP="00D918B2">
      <w:pPr>
        <w:pStyle w:val="EndNoteBibliography"/>
        <w:ind w:left="720" w:hanging="720"/>
      </w:pPr>
      <w:bookmarkStart w:id="3" w:name="_ENREF_3"/>
      <w:r w:rsidRPr="00D918B2">
        <w:t>Ju, F., Beck, K., Yin, X., Maccagnan, A., McArdell, C.S., Singer, H.P., Johnson, D.R., Zhang, T. and Bürgmann, H., 2019. Wastewater treatment plant resistomes are shaped by bacterial composition, genetic exchange, and upregulated expression in the effluent microbiomes. The ISME journal 13, 346-360.</w:t>
      </w:r>
      <w:bookmarkEnd w:id="3"/>
    </w:p>
    <w:p w:rsidR="00D918B2" w:rsidRPr="00D918B2" w:rsidRDefault="00D918B2" w:rsidP="00D918B2">
      <w:pPr>
        <w:pStyle w:val="EndNoteBibliography"/>
        <w:ind w:left="720" w:hanging="720"/>
      </w:pPr>
      <w:bookmarkStart w:id="4" w:name="_ENREF_4"/>
      <w:r w:rsidRPr="00D918B2">
        <w:t>Law, Y., Kirkegaard, R.H., Cokro, A.A., Liu, X., Arumugam, K., Xie, C., Stokholm-Bjerregaard, M., Drautz-Moses, D.I., Nielsen, P.H. and Wuertz, S., 2016. Integrative microbial community analysis reveals full-scale enhanced biological phosphorus removal under tropical conditions. Scientific reports 6, 25719.</w:t>
      </w:r>
      <w:bookmarkEnd w:id="4"/>
    </w:p>
    <w:p w:rsidR="00D918B2" w:rsidRPr="00D918B2" w:rsidRDefault="00D918B2" w:rsidP="00D918B2">
      <w:pPr>
        <w:pStyle w:val="EndNoteBibliography"/>
        <w:ind w:left="720" w:hanging="720"/>
      </w:pPr>
      <w:bookmarkStart w:id="5" w:name="_ENREF_5"/>
      <w:r w:rsidRPr="00D918B2">
        <w:t>McIlroy, S.J., Karst, S.M., Nierychlo, M., Dueholm, M.S., Albertsen, M., Kirkegaard, R.H., Seviour, R.J. and Nielsen, P.H., 2016. Genomic and in situ investigations of the novel uncultured chloroflexi associated with 0092 morphotype filamentous bulking in activated sludge. The ISME journal 10, 2223-2234.</w:t>
      </w:r>
      <w:bookmarkEnd w:id="5"/>
    </w:p>
    <w:p w:rsidR="00D918B2" w:rsidRPr="00D918B2" w:rsidRDefault="00D918B2" w:rsidP="00D918B2">
      <w:pPr>
        <w:pStyle w:val="EndNoteBibliography"/>
        <w:ind w:left="720" w:hanging="720"/>
      </w:pPr>
      <w:bookmarkStart w:id="6" w:name="_ENREF_6"/>
      <w:r w:rsidRPr="00D918B2">
        <w:t>Munck, C., Albertsen, M., Telke, A., Ellabaan, M., Nielsen, P.H. and Sommer, M.O., 2015. Limited dissemination of the wastewater treatment plant core resistome. Nature communications 6, 8452.</w:t>
      </w:r>
      <w:bookmarkEnd w:id="6"/>
    </w:p>
    <w:p w:rsidR="003C71D1" w:rsidRDefault="00DC22C9">
      <w:r>
        <w:fldChar w:fldCharType="end"/>
      </w:r>
    </w:p>
    <w:sectPr w:rsidR="003C71D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2113A" w:rsidRDefault="0092113A" w:rsidP="00F95AEB">
      <w:pPr>
        <w:spacing w:line="240" w:lineRule="auto"/>
      </w:pPr>
      <w:r>
        <w:separator/>
      </w:r>
    </w:p>
  </w:endnote>
  <w:endnote w:type="continuationSeparator" w:id="0">
    <w:p w:rsidR="0092113A" w:rsidRDefault="0092113A" w:rsidP="00F95AE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MS PMincho"/>
    <w:panose1 w:val="00000000000000000000"/>
    <w:charset w:val="80"/>
    <w:family w:val="roman"/>
    <w:notTrueType/>
    <w:pitch w:val="default"/>
  </w:font>
  <w:font w:name="等线 Light">
    <w:altName w:val="MS Gothic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29992463"/>
      <w:docPartObj>
        <w:docPartGallery w:val="Page Numbers (Bottom of Page)"/>
        <w:docPartUnique/>
      </w:docPartObj>
    </w:sdtPr>
    <w:sdtEndPr/>
    <w:sdtContent>
      <w:p w:rsidR="00141B57" w:rsidRDefault="00141B57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75695" w:rsidRPr="00875695">
          <w:rPr>
            <w:noProof/>
            <w:lang w:val="zh-CN"/>
          </w:rPr>
          <w:t>9</w:t>
        </w:r>
        <w:r>
          <w:fldChar w:fldCharType="end"/>
        </w:r>
      </w:p>
    </w:sdtContent>
  </w:sdt>
  <w:p w:rsidR="00141B57" w:rsidRDefault="00141B5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2113A" w:rsidRDefault="0092113A" w:rsidP="00F95AEB">
      <w:pPr>
        <w:spacing w:line="240" w:lineRule="auto"/>
      </w:pPr>
      <w:r>
        <w:separator/>
      </w:r>
    </w:p>
  </w:footnote>
  <w:footnote w:type="continuationSeparator" w:id="0">
    <w:p w:rsidR="0092113A" w:rsidRDefault="0092113A" w:rsidP="00F95AEB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QwMzC3sDQysTQ0NDNT0lEKTi0uzszPAykwMa0FADGKQP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Water Research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ddxtd9a850rsdewzt555vde5pz55f9frtwz&quot;&gt;Library&lt;record-ids&gt;&lt;item&gt;345&lt;/item&gt;&lt;item&gt;944&lt;/item&gt;&lt;item&gt;945&lt;/item&gt;&lt;item&gt;946&lt;/item&gt;&lt;item&gt;947&lt;/item&gt;&lt;item&gt;948&lt;/item&gt;&lt;/record-ids&gt;&lt;/item&gt;&lt;/Libraries&gt;"/>
    <w:docVar w:name="Total_Editing_Time" w:val="4621"/>
  </w:docVars>
  <w:rsids>
    <w:rsidRoot w:val="003D2F63"/>
    <w:rsid w:val="00005AB7"/>
    <w:rsid w:val="0001068A"/>
    <w:rsid w:val="0002784E"/>
    <w:rsid w:val="0004450C"/>
    <w:rsid w:val="00044ADF"/>
    <w:rsid w:val="00046825"/>
    <w:rsid w:val="000931A9"/>
    <w:rsid w:val="000A3D55"/>
    <w:rsid w:val="000A4A1C"/>
    <w:rsid w:val="000B006B"/>
    <w:rsid w:val="000C7508"/>
    <w:rsid w:val="000D0558"/>
    <w:rsid w:val="000D2A50"/>
    <w:rsid w:val="000D532A"/>
    <w:rsid w:val="000D53F7"/>
    <w:rsid w:val="000D6AF4"/>
    <w:rsid w:val="000F4421"/>
    <w:rsid w:val="00102EDC"/>
    <w:rsid w:val="00117AA8"/>
    <w:rsid w:val="00130E83"/>
    <w:rsid w:val="00132621"/>
    <w:rsid w:val="00141B57"/>
    <w:rsid w:val="00143001"/>
    <w:rsid w:val="00167F3C"/>
    <w:rsid w:val="00186448"/>
    <w:rsid w:val="00193113"/>
    <w:rsid w:val="00195BF2"/>
    <w:rsid w:val="001B4A04"/>
    <w:rsid w:val="001B69A5"/>
    <w:rsid w:val="001C0D17"/>
    <w:rsid w:val="001C4131"/>
    <w:rsid w:val="0020396E"/>
    <w:rsid w:val="00221F9A"/>
    <w:rsid w:val="0023340B"/>
    <w:rsid w:val="0023347C"/>
    <w:rsid w:val="00233A16"/>
    <w:rsid w:val="00250DF9"/>
    <w:rsid w:val="00252EF1"/>
    <w:rsid w:val="00255446"/>
    <w:rsid w:val="002576C0"/>
    <w:rsid w:val="00272F32"/>
    <w:rsid w:val="00294028"/>
    <w:rsid w:val="002B1FAD"/>
    <w:rsid w:val="002C3816"/>
    <w:rsid w:val="002C3E6B"/>
    <w:rsid w:val="002C6520"/>
    <w:rsid w:val="002D22C4"/>
    <w:rsid w:val="002F2DB2"/>
    <w:rsid w:val="00305084"/>
    <w:rsid w:val="00324C49"/>
    <w:rsid w:val="003533EB"/>
    <w:rsid w:val="0036119B"/>
    <w:rsid w:val="0037677D"/>
    <w:rsid w:val="003912D7"/>
    <w:rsid w:val="00397A1E"/>
    <w:rsid w:val="003C71D1"/>
    <w:rsid w:val="003D2F63"/>
    <w:rsid w:val="003F74C9"/>
    <w:rsid w:val="003F79F8"/>
    <w:rsid w:val="004110A5"/>
    <w:rsid w:val="0043329A"/>
    <w:rsid w:val="00433657"/>
    <w:rsid w:val="004726B9"/>
    <w:rsid w:val="00494D5B"/>
    <w:rsid w:val="004A406D"/>
    <w:rsid w:val="004B0D0B"/>
    <w:rsid w:val="004B189C"/>
    <w:rsid w:val="004B2912"/>
    <w:rsid w:val="004D4F31"/>
    <w:rsid w:val="004E5DDA"/>
    <w:rsid w:val="00510058"/>
    <w:rsid w:val="005135A2"/>
    <w:rsid w:val="00537AD5"/>
    <w:rsid w:val="00543166"/>
    <w:rsid w:val="005450B1"/>
    <w:rsid w:val="00546925"/>
    <w:rsid w:val="0054777E"/>
    <w:rsid w:val="005844E7"/>
    <w:rsid w:val="005979E3"/>
    <w:rsid w:val="005A5243"/>
    <w:rsid w:val="005A5B68"/>
    <w:rsid w:val="005C5AD9"/>
    <w:rsid w:val="005E0ACC"/>
    <w:rsid w:val="005E2BF3"/>
    <w:rsid w:val="005F3170"/>
    <w:rsid w:val="00610A40"/>
    <w:rsid w:val="00612B21"/>
    <w:rsid w:val="00615B0B"/>
    <w:rsid w:val="00661A5C"/>
    <w:rsid w:val="0068717E"/>
    <w:rsid w:val="006B5635"/>
    <w:rsid w:val="006D7BA6"/>
    <w:rsid w:val="006F11CF"/>
    <w:rsid w:val="007123D3"/>
    <w:rsid w:val="00714B23"/>
    <w:rsid w:val="007214E1"/>
    <w:rsid w:val="00737A58"/>
    <w:rsid w:val="00755B92"/>
    <w:rsid w:val="0075730B"/>
    <w:rsid w:val="00780D48"/>
    <w:rsid w:val="007A0EBE"/>
    <w:rsid w:val="007B0320"/>
    <w:rsid w:val="007D5CD0"/>
    <w:rsid w:val="007D7360"/>
    <w:rsid w:val="00804C6F"/>
    <w:rsid w:val="008465FC"/>
    <w:rsid w:val="00857A28"/>
    <w:rsid w:val="00873F80"/>
    <w:rsid w:val="00875695"/>
    <w:rsid w:val="00877AEE"/>
    <w:rsid w:val="008931B9"/>
    <w:rsid w:val="008A038D"/>
    <w:rsid w:val="008A5470"/>
    <w:rsid w:val="008A6B3E"/>
    <w:rsid w:val="008A715B"/>
    <w:rsid w:val="008E4E3F"/>
    <w:rsid w:val="008F1C84"/>
    <w:rsid w:val="008F3ADA"/>
    <w:rsid w:val="0090765B"/>
    <w:rsid w:val="0092113A"/>
    <w:rsid w:val="00931EC4"/>
    <w:rsid w:val="00943814"/>
    <w:rsid w:val="00980B1E"/>
    <w:rsid w:val="009976BE"/>
    <w:rsid w:val="009B3B29"/>
    <w:rsid w:val="009C3343"/>
    <w:rsid w:val="009C5D38"/>
    <w:rsid w:val="009C6123"/>
    <w:rsid w:val="009C79C8"/>
    <w:rsid w:val="009E3F8B"/>
    <w:rsid w:val="009F200C"/>
    <w:rsid w:val="00A01501"/>
    <w:rsid w:val="00A05374"/>
    <w:rsid w:val="00A10C97"/>
    <w:rsid w:val="00A12EB2"/>
    <w:rsid w:val="00A12F98"/>
    <w:rsid w:val="00A1756D"/>
    <w:rsid w:val="00A22400"/>
    <w:rsid w:val="00A50747"/>
    <w:rsid w:val="00A71A77"/>
    <w:rsid w:val="00A72AE7"/>
    <w:rsid w:val="00A75491"/>
    <w:rsid w:val="00A946CC"/>
    <w:rsid w:val="00AC2F60"/>
    <w:rsid w:val="00AE271E"/>
    <w:rsid w:val="00AF2687"/>
    <w:rsid w:val="00B3585D"/>
    <w:rsid w:val="00B66BF9"/>
    <w:rsid w:val="00B7079C"/>
    <w:rsid w:val="00B90C92"/>
    <w:rsid w:val="00B91AF6"/>
    <w:rsid w:val="00BC0FA0"/>
    <w:rsid w:val="00BE288D"/>
    <w:rsid w:val="00C04698"/>
    <w:rsid w:val="00C04833"/>
    <w:rsid w:val="00C071EA"/>
    <w:rsid w:val="00C23309"/>
    <w:rsid w:val="00C273FA"/>
    <w:rsid w:val="00C54B39"/>
    <w:rsid w:val="00C9287B"/>
    <w:rsid w:val="00C928B9"/>
    <w:rsid w:val="00C95ADD"/>
    <w:rsid w:val="00CA4913"/>
    <w:rsid w:val="00CB3919"/>
    <w:rsid w:val="00CB4E5F"/>
    <w:rsid w:val="00CB635A"/>
    <w:rsid w:val="00CC41D1"/>
    <w:rsid w:val="00CF4691"/>
    <w:rsid w:val="00CF73C2"/>
    <w:rsid w:val="00D34426"/>
    <w:rsid w:val="00D34877"/>
    <w:rsid w:val="00D4259B"/>
    <w:rsid w:val="00D71E96"/>
    <w:rsid w:val="00D746BE"/>
    <w:rsid w:val="00D840A5"/>
    <w:rsid w:val="00D918B2"/>
    <w:rsid w:val="00D92D29"/>
    <w:rsid w:val="00DB0265"/>
    <w:rsid w:val="00DB0B9E"/>
    <w:rsid w:val="00DB5033"/>
    <w:rsid w:val="00DB71A4"/>
    <w:rsid w:val="00DC22C9"/>
    <w:rsid w:val="00DD515B"/>
    <w:rsid w:val="00DD5CFC"/>
    <w:rsid w:val="00E15AC6"/>
    <w:rsid w:val="00E22B10"/>
    <w:rsid w:val="00E25F98"/>
    <w:rsid w:val="00E35660"/>
    <w:rsid w:val="00E763E5"/>
    <w:rsid w:val="00E81D36"/>
    <w:rsid w:val="00E86BB6"/>
    <w:rsid w:val="00ED549F"/>
    <w:rsid w:val="00EF106B"/>
    <w:rsid w:val="00F02F70"/>
    <w:rsid w:val="00F20942"/>
    <w:rsid w:val="00F23F44"/>
    <w:rsid w:val="00F246A8"/>
    <w:rsid w:val="00F30B8C"/>
    <w:rsid w:val="00F4220D"/>
    <w:rsid w:val="00F45070"/>
    <w:rsid w:val="00F50D07"/>
    <w:rsid w:val="00F51A03"/>
    <w:rsid w:val="00F53920"/>
    <w:rsid w:val="00F56262"/>
    <w:rsid w:val="00F65802"/>
    <w:rsid w:val="00F677D1"/>
    <w:rsid w:val="00F744D0"/>
    <w:rsid w:val="00F85CF4"/>
    <w:rsid w:val="00F86CAA"/>
    <w:rsid w:val="00F95AEB"/>
    <w:rsid w:val="00FA227E"/>
    <w:rsid w:val="00FA3BBE"/>
    <w:rsid w:val="00FB0099"/>
    <w:rsid w:val="00FC1EFF"/>
    <w:rsid w:val="00FC51DA"/>
    <w:rsid w:val="00FD297F"/>
    <w:rsid w:val="00FD4160"/>
    <w:rsid w:val="00FE3141"/>
    <w:rsid w:val="00FF4B45"/>
    <w:rsid w:val="00FF79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theme="minorBidi"/>
        <w:snapToGrid w:val="0"/>
        <w:kern w:val="2"/>
        <w:sz w:val="24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95AE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95AEB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95AEB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95AEB"/>
    <w:rPr>
      <w:sz w:val="18"/>
      <w:szCs w:val="18"/>
    </w:rPr>
  </w:style>
  <w:style w:type="table" w:styleId="TableGrid">
    <w:name w:val="Table Grid"/>
    <w:basedOn w:val="TableNormal"/>
    <w:uiPriority w:val="39"/>
    <w:rsid w:val="002C6520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0"/>
    <w:rsid w:val="00DC22C9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DC22C9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0"/>
    <w:rsid w:val="00DC22C9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DC22C9"/>
    <w:rPr>
      <w:rFonts w:cs="Times New Roman"/>
      <w:noProof/>
    </w:rPr>
  </w:style>
  <w:style w:type="character" w:styleId="Hyperlink">
    <w:name w:val="Hyperlink"/>
    <w:basedOn w:val="DefaultParagraphFont"/>
    <w:uiPriority w:val="99"/>
    <w:unhideWhenUsed/>
    <w:rsid w:val="00DC22C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756D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756D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theme="minorBidi"/>
        <w:snapToGrid w:val="0"/>
        <w:kern w:val="2"/>
        <w:sz w:val="24"/>
        <w:szCs w:val="22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95AE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F95AEB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F95AEB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F95AEB"/>
    <w:rPr>
      <w:sz w:val="18"/>
      <w:szCs w:val="18"/>
    </w:rPr>
  </w:style>
  <w:style w:type="table" w:styleId="TableGrid">
    <w:name w:val="Table Grid"/>
    <w:basedOn w:val="TableNormal"/>
    <w:uiPriority w:val="39"/>
    <w:rsid w:val="002C6520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0"/>
    <w:rsid w:val="00DC22C9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DC22C9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0"/>
    <w:rsid w:val="00DC22C9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DC22C9"/>
    <w:rPr>
      <w:rFonts w:cs="Times New Roman"/>
      <w:noProof/>
    </w:rPr>
  </w:style>
  <w:style w:type="character" w:styleId="Hyperlink">
    <w:name w:val="Hyperlink"/>
    <w:basedOn w:val="DefaultParagraphFont"/>
    <w:uiPriority w:val="99"/>
    <w:unhideWhenUsed/>
    <w:rsid w:val="00DC22C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756D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756D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024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38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77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60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8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1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44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30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99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16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40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42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09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4EBE43-ECA7-4621-BA20-9CF798FAA3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22</TotalTime>
  <Pages>16</Pages>
  <Words>3236</Words>
  <Characters>20618</Characters>
  <Application>Microsoft Office Word</Application>
  <DocSecurity>0</DocSecurity>
  <Lines>1586</Lines>
  <Paragraphs>1325</Paragraphs>
  <ScaleCrop>false</ScaleCrop>
  <Company/>
  <LinksUpToDate>false</LinksUpToDate>
  <CharactersWithSpaces>225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 Ye</dc:creator>
  <cp:keywords/>
  <dc:description/>
  <cp:lastModifiedBy>LAMIRA</cp:lastModifiedBy>
  <cp:revision>109</cp:revision>
  <cp:lastPrinted>2019-08-03T01:11:00Z</cp:lastPrinted>
  <dcterms:created xsi:type="dcterms:W3CDTF">2019-04-30T01:19:00Z</dcterms:created>
  <dcterms:modified xsi:type="dcterms:W3CDTF">2020-01-28T07:37:00Z</dcterms:modified>
</cp:coreProperties>
</file>